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12"/>
          <w:footerReference w:type="default" r:id="rId13"/>
          <w:footerReference w:type="first" r:id="rId14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93057611"/>
      <w:bookmarkStart w:id="2" w:name="_Toc11737813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1"/>
      <w:bookmarkEnd w:id="2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3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" w:name="_Toc93057612"/>
      <w:bookmarkStart w:id="5" w:name="_Toc117378135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4"/>
      <w:bookmarkEnd w:id="5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" w:name="_Toc93057613"/>
      <w:bookmarkStart w:id="7" w:name="_Toc117378136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3"/>
      <w:bookmarkEnd w:id="6"/>
      <w:bookmarkEnd w:id="7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8" w:name="_Toc91426358"/>
      <w:bookmarkStart w:id="9" w:name="_Toc93057614"/>
      <w:bookmarkStart w:id="10" w:name="_Toc117378137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8"/>
      <w:bookmarkEnd w:id="9"/>
      <w:bookmarkEnd w:id="10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1" w:name="_Toc91426359"/>
      <w:bookmarkStart w:id="12" w:name="_Toc93057615"/>
      <w:bookmarkStart w:id="13" w:name="_Toc117378138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1"/>
      <w:bookmarkEnd w:id="12"/>
      <w:bookmarkEnd w:id="13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4" w:name="_Toc91426360"/>
      <w:bookmarkStart w:id="15" w:name="_Toc93057616"/>
      <w:bookmarkStart w:id="16" w:name="_Toc117378139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4"/>
      <w:bookmarkEnd w:id="15"/>
      <w:bookmarkEnd w:id="16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7" w:name="_Toc91426361"/>
      <w:bookmarkStart w:id="18" w:name="_Toc93057617"/>
      <w:bookmarkStart w:id="19" w:name="_Toc117378140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7"/>
      <w:bookmarkEnd w:id="18"/>
      <w:bookmarkEnd w:id="1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6A97C097" w14:textId="3CB13410" w:rsidR="004F2C68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7378134" w:history="1">
            <w:r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7378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44A47" w14:textId="76FA6D1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7627570" w14:textId="73E0574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74015E3" w14:textId="15AEF669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7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7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949B40" w14:textId="680194A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7014D4C4" w14:textId="6F4C44E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6A336055" w14:textId="6EEBFF7D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0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0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0383E8" w14:textId="3A8C11C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1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1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E82BC1" w14:textId="724CDC71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2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2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2E3681A" w14:textId="05F8EC9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3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3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1D70E1" w14:textId="40003F7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4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4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8053DC" w14:textId="65E5C3D7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4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36258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 PENDAHULU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2B1DFCE2" w14:textId="4C08AB5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6" w:history="1">
            <w:r w:rsidR="004F2C68" w:rsidRPr="00C6283D">
              <w:rPr>
                <w:rStyle w:val="Hyperlink"/>
              </w:rPr>
              <w:t>1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Latar Belakang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</w:t>
            </w:r>
            <w:r w:rsidR="004F2C68">
              <w:rPr>
                <w:webHidden/>
              </w:rPr>
              <w:fldChar w:fldCharType="end"/>
            </w:r>
          </w:hyperlink>
        </w:p>
        <w:p w14:paraId="387B3B66" w14:textId="099B04EC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7" w:history="1">
            <w:r w:rsidR="004F2C68" w:rsidRPr="00C6283D">
              <w:rPr>
                <w:rStyle w:val="Hyperlink"/>
              </w:rPr>
              <w:t>1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uju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2</w:t>
            </w:r>
            <w:r w:rsidR="004F2C68">
              <w:rPr>
                <w:webHidden/>
              </w:rPr>
              <w:fldChar w:fldCharType="end"/>
            </w:r>
          </w:hyperlink>
        </w:p>
        <w:p w14:paraId="6AA294F7" w14:textId="14F22EDB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1" w:history="1">
            <w:r w:rsidR="004F2C68" w:rsidRPr="00C6283D">
              <w:rPr>
                <w:rStyle w:val="Hyperlink"/>
              </w:rPr>
              <w:t>1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Manfaat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A39AA8F" w14:textId="4CD6356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2" w:history="1">
            <w:r w:rsidR="004F2C68" w:rsidRPr="00C6283D">
              <w:rPr>
                <w:rStyle w:val="Hyperlink"/>
              </w:rPr>
              <w:t>1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Dan 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2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11512032" w14:textId="3E1361E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3" w:history="1">
            <w:r w:rsidR="004F2C68" w:rsidRPr="00C6283D">
              <w:rPr>
                <w:rStyle w:val="Hyperlink"/>
              </w:rPr>
              <w:t>1.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3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04CD589" w14:textId="46525E1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4" w:history="1">
            <w:r w:rsidR="004F2C68" w:rsidRPr="00C6283D">
              <w:rPr>
                <w:rStyle w:val="Hyperlink"/>
              </w:rPr>
              <w:t>1.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4EA8CB86" w14:textId="5A7D7074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5" w:history="1">
            <w:r w:rsidR="004F2C68" w:rsidRPr="00C6283D">
              <w:rPr>
                <w:rStyle w:val="Hyperlink"/>
              </w:rPr>
              <w:t>1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Jadwal Kegiatan Serta Alokasi Waktu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5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3C94BD1B" w14:textId="298474B6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5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TINJAUAN UMUM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5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277E17" w14:textId="5A2D54C1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7" w:history="1">
            <w:r w:rsidR="004F2C68" w:rsidRPr="00C6283D">
              <w:rPr>
                <w:rStyle w:val="Hyperlink"/>
              </w:rPr>
              <w:t>2.1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ejarah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6</w:t>
            </w:r>
            <w:r w:rsidR="004F2C68">
              <w:rPr>
                <w:webHidden/>
              </w:rPr>
              <w:fldChar w:fldCharType="end"/>
            </w:r>
          </w:hyperlink>
        </w:p>
        <w:p w14:paraId="531D048F" w14:textId="2013E656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4" w:history="1">
            <w:r w:rsidR="004F2C68" w:rsidRPr="00C6283D">
              <w:rPr>
                <w:rStyle w:val="Hyperlink"/>
              </w:rPr>
              <w:t>2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giatan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7</w:t>
            </w:r>
            <w:r w:rsidR="004F2C68">
              <w:rPr>
                <w:webHidden/>
              </w:rPr>
              <w:fldChar w:fldCharType="end"/>
            </w:r>
          </w:hyperlink>
        </w:p>
        <w:p w14:paraId="1B44B160" w14:textId="3D923112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6" w:history="1">
            <w:r w:rsidR="004F2C68" w:rsidRPr="00C6283D">
              <w:rPr>
                <w:rStyle w:val="Hyperlink"/>
              </w:rPr>
              <w:t>2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truktur Organisa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8</w:t>
            </w:r>
            <w:r w:rsidR="004F2C68">
              <w:rPr>
                <w:webHidden/>
              </w:rPr>
              <w:fldChar w:fldCharType="end"/>
            </w:r>
          </w:hyperlink>
        </w:p>
        <w:p w14:paraId="35557808" w14:textId="14C9410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7" w:history="1">
            <w:r w:rsidR="004F2C68" w:rsidRPr="00C6283D">
              <w:rPr>
                <w:rStyle w:val="Hyperlink"/>
              </w:rPr>
              <w:t>2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Visi dan Mi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2AEAA1AD" w14:textId="7472C9CF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8" w:history="1">
            <w:r w:rsidR="004F2C68" w:rsidRPr="00C6283D">
              <w:rPr>
                <w:rStyle w:val="Hyperlink"/>
              </w:rPr>
              <w:t>2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istem Kerja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8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06492A5D" w14:textId="26CCFE33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6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HASIL PELAKSANA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6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0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FEAF452" w14:textId="47EBD32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7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PENUTUP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7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3ABD305" w14:textId="53BE6AA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1" w:history="1">
            <w:r w:rsidR="004F2C68" w:rsidRPr="00C6283D">
              <w:rPr>
                <w:rStyle w:val="Hyperlink"/>
              </w:rPr>
              <w:t>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simpul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61CB2980" w14:textId="0172EC1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7" w:history="1">
            <w:r w:rsidR="004F2C68" w:rsidRPr="00C6283D">
              <w:rPr>
                <w:rStyle w:val="Hyperlink"/>
              </w:rPr>
              <w:t>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ar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4A0406AA" w14:textId="4FA4300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7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17808891" w14:textId="121F674A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8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495FBB78" w14:textId="008761CD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0" w:name="_Toc91426362" w:displacedByCustomXml="prev"/>
    <w:p w14:paraId="7A0C1CCF" w14:textId="77777777" w:rsidR="00DE5F75" w:rsidRPr="005E171D" w:rsidRDefault="00A20C2C" w:rsidP="00DB2822">
      <w:pPr>
        <w:pStyle w:val="Heading1"/>
        <w:spacing w:line="720" w:lineRule="auto"/>
        <w:jc w:val="center"/>
        <w:rPr>
          <w:b/>
          <w:bCs/>
          <w:noProof/>
        </w:rPr>
      </w:pPr>
      <w:bookmarkStart w:id="21" w:name="_Toc93057618"/>
      <w:bookmarkStart w:id="22" w:name="_Toc117378141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0"/>
      <w:bookmarkEnd w:id="21"/>
      <w:bookmarkEnd w:id="22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DBA2B08" w14:textId="727CB139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0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1 Logo Wifus.Id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0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59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2A11B93C" w14:textId="25B3FBBC" w:rsidR="00DE5F75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</w:rPr>
      </w:pPr>
      <w:hyperlink w:anchor="_Toc122000941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2 Struktur Organisasi PT. Sinergi Inti Dinamika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1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1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04FBF8C9" w14:textId="4EE3F83E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2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3 Contoh Dokumen Test Case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2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5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3" w:name="_Toc91426363"/>
      <w:bookmarkStart w:id="24" w:name="_Toc93057619"/>
      <w:bookmarkStart w:id="25" w:name="_Toc117378142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3"/>
      <w:bookmarkEnd w:id="24"/>
      <w:bookmarkEnd w:id="25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6" w:name="_Toc91426364"/>
      <w:bookmarkStart w:id="27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8" w:name="_Toc11737814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6"/>
      <w:bookmarkEnd w:id="27"/>
      <w:bookmarkEnd w:id="28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29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5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0" w:name="_Toc93057621"/>
      <w:bookmarkStart w:id="31" w:name="_Toc11737814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0"/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2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3" w:name="_Toc117378145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4" w:name="_Toc91426366"/>
      <w:bookmarkEnd w:id="29"/>
      <w:bookmarkEnd w:id="32"/>
      <w:bookmarkEnd w:id="33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5" w:name="_Toc92963736"/>
      <w:bookmarkStart w:id="36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4"/>
      <w:bookmarkEnd w:id="35"/>
      <w:bookmarkEnd w:id="36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7" w:name="_Toc91426367"/>
      <w:bookmarkStart w:id="38" w:name="_Toc93057623"/>
      <w:bookmarkStart w:id="39" w:name="_Toc11737814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7"/>
      <w:bookmarkEnd w:id="38"/>
      <w:bookmarkEnd w:id="39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EE889BC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4CF5EFD7" w:rsidR="00E70C9C" w:rsidRPr="00F36086" w:rsidRDefault="00F36086" w:rsidP="00F3608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91426368"/>
      <w:bookmarkStart w:id="41" w:name="_Toc93057624"/>
      <w:bookmarkStart w:id="42" w:name="_Toc11737814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0"/>
      <w:bookmarkEnd w:id="41"/>
      <w:bookmarkEnd w:id="42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Toc91947636"/>
      <w:bookmarkStart w:id="44" w:name="_Toc92103380"/>
      <w:bookmarkStart w:id="45" w:name="_Toc92138789"/>
      <w:bookmarkStart w:id="46" w:name="_Toc92740141"/>
      <w:bookmarkStart w:id="47" w:name="_Toc92740227"/>
      <w:bookmarkStart w:id="48" w:name="_Toc92740314"/>
      <w:bookmarkStart w:id="49" w:name="_Toc92740401"/>
      <w:bookmarkStart w:id="50" w:name="_Toc92776543"/>
      <w:bookmarkStart w:id="51" w:name="_Toc92874301"/>
      <w:bookmarkStart w:id="52" w:name="_Toc92874652"/>
      <w:bookmarkStart w:id="53" w:name="_Toc91426369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DE775A" w14:textId="2395B0B5" w:rsidR="001D384E" w:rsidRDefault="00E56419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issue</w:t>
      </w:r>
      <w:r w:rsidRPr="001D384E">
        <w:rPr>
          <w:rFonts w:ascii="Times New Roman" w:hAnsi="Times New Roman" w:cs="Times New Roman"/>
          <w:sz w:val="24"/>
          <w:szCs w:val="24"/>
        </w:rPr>
        <w:t xml:space="preserve"> dan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E59A7" w:rsidRPr="001D384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 Master Data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Poliklinik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Telemedicine, dan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Antrian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>.</w:t>
      </w:r>
    </w:p>
    <w:p w14:paraId="6A5BB51C" w14:textId="6B91FE87" w:rsidR="00A73ACC" w:rsidRPr="001D384E" w:rsidRDefault="00AE59A7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</w:t>
      </w:r>
      <w:r w:rsidR="00A73ACC" w:rsidRPr="001D384E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73ACC" w:rsidRPr="001D384E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67EFC4" w14:textId="5B5B29D6" w:rsidR="00A73ACC" w:rsidRDefault="00A73ACC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59A7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>.</w:t>
      </w:r>
    </w:p>
    <w:p w14:paraId="5A58E920" w14:textId="0B1CF719" w:rsidR="00A73ACC" w:rsidRPr="00A73ACC" w:rsidRDefault="00E5641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 xml:space="preserve">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" w:name="_Toc92921120"/>
      <w:bookmarkStart w:id="55" w:name="_Toc92921219"/>
      <w:bookmarkStart w:id="56" w:name="_Toc92958268"/>
      <w:bookmarkStart w:id="57" w:name="_Toc92963739"/>
      <w:bookmarkStart w:id="58" w:name="_Toc92965085"/>
      <w:bookmarkStart w:id="59" w:name="_Toc92966214"/>
      <w:bookmarkStart w:id="60" w:name="_Toc92999815"/>
      <w:bookmarkStart w:id="61" w:name="_Toc93003730"/>
      <w:bookmarkStart w:id="62" w:name="_Toc93004058"/>
      <w:bookmarkStart w:id="63" w:name="_Toc93046851"/>
      <w:bookmarkStart w:id="64" w:name="_Toc93046945"/>
      <w:bookmarkStart w:id="65" w:name="_Toc93057625"/>
      <w:bookmarkStart w:id="66" w:name="_Toc117378148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7" w:name="_Toc92874302"/>
      <w:bookmarkStart w:id="68" w:name="_Toc92874653"/>
      <w:bookmarkStart w:id="69" w:name="_Toc92921121"/>
      <w:bookmarkStart w:id="70" w:name="_Toc92921220"/>
      <w:bookmarkStart w:id="71" w:name="_Toc92958269"/>
      <w:bookmarkStart w:id="72" w:name="_Toc92963740"/>
      <w:bookmarkStart w:id="73" w:name="_Toc92965086"/>
      <w:bookmarkStart w:id="74" w:name="_Toc92966215"/>
      <w:bookmarkStart w:id="75" w:name="_Toc92999816"/>
      <w:bookmarkStart w:id="76" w:name="_Toc93003731"/>
      <w:bookmarkStart w:id="77" w:name="_Toc93004059"/>
      <w:bookmarkStart w:id="78" w:name="_Toc93046852"/>
      <w:bookmarkStart w:id="79" w:name="_Toc93046946"/>
      <w:bookmarkStart w:id="80" w:name="_Toc93057626"/>
      <w:bookmarkStart w:id="81" w:name="_Toc117378149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2" w:name="_Toc92874303"/>
      <w:bookmarkStart w:id="83" w:name="_Toc92874654"/>
      <w:bookmarkStart w:id="84" w:name="_Toc92921122"/>
      <w:bookmarkStart w:id="85" w:name="_Toc92921221"/>
      <w:bookmarkStart w:id="86" w:name="_Toc92958270"/>
      <w:bookmarkStart w:id="87" w:name="_Toc92963741"/>
      <w:bookmarkStart w:id="88" w:name="_Toc92965087"/>
      <w:bookmarkStart w:id="89" w:name="_Toc92966216"/>
      <w:bookmarkStart w:id="90" w:name="_Toc92999817"/>
      <w:bookmarkStart w:id="91" w:name="_Toc93003732"/>
      <w:bookmarkStart w:id="92" w:name="_Toc93004060"/>
      <w:bookmarkStart w:id="93" w:name="_Toc93046853"/>
      <w:bookmarkStart w:id="94" w:name="_Toc93046947"/>
      <w:bookmarkStart w:id="95" w:name="_Toc93057627"/>
      <w:bookmarkStart w:id="96" w:name="_Toc117378150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7" w:name="_Toc93057628"/>
      <w:bookmarkStart w:id="98" w:name="_Toc11737815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3"/>
      <w:bookmarkEnd w:id="97"/>
      <w:bookmarkEnd w:id="98"/>
      <w:proofErr w:type="spellEnd"/>
    </w:p>
    <w:p w14:paraId="2115090E" w14:textId="24B53596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4B4A45FE" w:rsidR="00AE59A7" w:rsidRDefault="00AE59A7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st case document</w:t>
      </w:r>
      <w:r w:rsidR="00C6218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tandar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>.</w:t>
      </w:r>
    </w:p>
    <w:p w14:paraId="3A07BB1E" w14:textId="5A96ED94" w:rsidR="00C62180" w:rsidRPr="004D79AA" w:rsidRDefault="00C62180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9" w:name="_Toc91426370"/>
      <w:bookmarkStart w:id="100" w:name="_Toc93057629"/>
      <w:bookmarkStart w:id="101" w:name="_Toc11737815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99"/>
      <w:bookmarkEnd w:id="100"/>
      <w:bookmarkEnd w:id="101"/>
      <w:proofErr w:type="spellEnd"/>
    </w:p>
    <w:p w14:paraId="3AA738D0" w14:textId="7F088325" w:rsidR="00AA11CC" w:rsidRDefault="00AA11CC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49C2E09" w14:textId="77777777" w:rsidR="00163633" w:rsidRPr="000A0BCE" w:rsidRDefault="00163633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2" w:name="_Toc91426371"/>
      <w:bookmarkStart w:id="103" w:name="_Toc93057630"/>
      <w:bookmarkStart w:id="104" w:name="_Toc117378153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02"/>
      <w:bookmarkEnd w:id="103"/>
      <w:bookmarkEnd w:id="104"/>
    </w:p>
    <w:p w14:paraId="0DBB65B3" w14:textId="459A27D2" w:rsidR="00AA11CC" w:rsidRPr="000A0BCE" w:rsidRDefault="00AA11CC" w:rsidP="000A0BC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5" w:name="_Toc91426372"/>
      <w:bookmarkStart w:id="106" w:name="_Toc93057631"/>
      <w:bookmarkStart w:id="107" w:name="_Toc117378154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05"/>
      <w:bookmarkEnd w:id="106"/>
      <w:bookmarkEnd w:id="107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4134A4C7" w14:textId="477E764D" w:rsidR="00295603" w:rsidRPr="006F4FE6" w:rsidRDefault="00295603" w:rsidP="00E2238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8" w:name="_Toc91426373"/>
      <w:bookmarkStart w:id="109" w:name="_Toc93057632"/>
      <w:bookmarkStart w:id="110" w:name="_Toc117378155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End w:id="108"/>
      <w:bookmarkEnd w:id="109"/>
      <w:bookmarkEnd w:id="110"/>
    </w:p>
    <w:tbl>
      <w:tblPr>
        <w:tblW w:w="7555" w:type="dxa"/>
        <w:tblLook w:val="04A0" w:firstRow="1" w:lastRow="0" w:firstColumn="1" w:lastColumn="0" w:noHBand="0" w:noVBand="1"/>
      </w:tblPr>
      <w:tblGrid>
        <w:gridCol w:w="620"/>
        <w:gridCol w:w="2075"/>
        <w:gridCol w:w="432"/>
        <w:gridCol w:w="400"/>
        <w:gridCol w:w="396"/>
        <w:gridCol w:w="336"/>
        <w:gridCol w:w="364"/>
        <w:gridCol w:w="364"/>
        <w:gridCol w:w="364"/>
        <w:gridCol w:w="364"/>
        <w:gridCol w:w="472"/>
        <w:gridCol w:w="456"/>
        <w:gridCol w:w="456"/>
        <w:gridCol w:w="456"/>
      </w:tblGrid>
      <w:tr w:rsidR="00163633" w:rsidRPr="00163633" w14:paraId="2296F875" w14:textId="77777777" w:rsidTr="00245115">
        <w:trPr>
          <w:trHeight w:val="315"/>
        </w:trPr>
        <w:tc>
          <w:tcPr>
            <w:tcW w:w="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230CB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111" w:name="_Toc91426374"/>
            <w:bookmarkStart w:id="112" w:name="_Toc93057633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6C609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477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800E3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nggu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</w:p>
        </w:tc>
      </w:tr>
      <w:tr w:rsidR="00163633" w:rsidRPr="00163633" w14:paraId="3C71ACB4" w14:textId="77777777" w:rsidTr="00245115">
        <w:trPr>
          <w:trHeight w:val="315"/>
        </w:trPr>
        <w:tc>
          <w:tcPr>
            <w:tcW w:w="6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C65AE0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9909F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D9E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6CA2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64190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E13C5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939F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AAE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6F2AE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DA0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1DA3A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D8ADC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4DEB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095D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</w:tr>
      <w:tr w:rsidR="00163633" w:rsidRPr="00163633" w14:paraId="74A48267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4D6E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D65F3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eefing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plor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90F63F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1AA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95DC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FFD4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4600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531E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55D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1FAA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A124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B919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4F3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1AB4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3D0BA4F" w14:textId="77777777" w:rsidTr="00245115">
        <w:trPr>
          <w:trHeight w:val="3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BB1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505C5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stCas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cumen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6F333C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B16E9C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91475B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F53E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8999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9C91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7CD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6B6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AD8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6CD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1D2F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802D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7E2300AE" w14:textId="77777777" w:rsidTr="00245115">
        <w:trPr>
          <w:trHeight w:val="3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82CE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2EB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hideMark/>
          </w:tcPr>
          <w:p w14:paraId="346922E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CADA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E4F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C18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3E2A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B1C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C647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62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D4B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443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DE2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8B4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78AC34D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FF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AA7D2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tern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Impor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18F8D9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B38C16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1B3C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A2F8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541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AF4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E6F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AC3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274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FC6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BE0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5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CFA135A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34E9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9AED1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7D5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382973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F1BE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F26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2EF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842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F3B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69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DA3C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09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7365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BD1B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E7B51F3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5FDA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FB074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3543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AD35E0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9CB49C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9138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0CE24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735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7C6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6FE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68C0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677F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9BD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88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4078B681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3A9B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20A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4D0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FC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C6E1A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D663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3C4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C5A6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45A7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F3A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7E4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60D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2779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95C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34DB2A5E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4A14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6CCB9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301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143E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89651A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6523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37A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00CA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2870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4383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D9A2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FB3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516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F7D6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0699942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53057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4C4B6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Gudang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67BE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CF9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9EC67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D3D48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AF6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17DE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CCD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7CCA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29C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43E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28A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F570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9FCBABB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92EEC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FA0B8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Appointment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CCC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2D7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5DD7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2AE637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9C2E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65A5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4168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A32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5A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07F5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0BB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4C0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CE9F54A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45A05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4E539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Mitra Perusahaan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EFF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D43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2B6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149D7F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139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7C0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D4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01F8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19F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FF59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DBD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0BB9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22016DE4" w14:textId="77777777" w:rsidTr="00245115">
        <w:trPr>
          <w:trHeight w:val="6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3D26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5B8DF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pada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obile pad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dw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njung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05D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9877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E6D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5A6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AC732C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2BE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BAA4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0554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B62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A78B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4743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FB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27BB855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770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lastRenderedPageBreak/>
              <w:t>1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9F3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Acceptance Testing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UAT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278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23F5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B9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A49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A0E6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0714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AB7D91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F544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9C2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464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55F1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EA13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514AA0E5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B90A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C97FE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Manual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DB3D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8110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D52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D9D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CC81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458D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1FE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7BFBA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07C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6377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B467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A584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8B8EAB6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551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CB724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ik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fu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Documentation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berap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flow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ACB8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DEDE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83A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150E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870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950C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FD5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CA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3DBCB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F11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3A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AF6C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</w:tbl>
    <w:p w14:paraId="5942C823" w14:textId="2D9F7B1B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27BF6530" w14:textId="4D4E8B4C" w:rsidR="00C90A03" w:rsidRPr="009C4736" w:rsidRDefault="0029560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13" w:name="_Toc117378156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14" w:name="_Toc91426375"/>
      <w:bookmarkEnd w:id="111"/>
      <w:bookmarkEnd w:id="112"/>
      <w:bookmarkEnd w:id="113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15" w:name="_Toc92963748"/>
      <w:bookmarkStart w:id="116" w:name="_Toc92965094"/>
      <w:bookmarkStart w:id="117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14"/>
      <w:bookmarkEnd w:id="115"/>
      <w:bookmarkEnd w:id="116"/>
      <w:bookmarkEnd w:id="117"/>
    </w:p>
    <w:p w14:paraId="50CFCBFE" w14:textId="649CF8FE" w:rsidR="00426E8D" w:rsidRPr="006F4FE6" w:rsidRDefault="00295603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8" w:name="_Toc91426376"/>
      <w:bookmarkStart w:id="119" w:name="_Toc93057634"/>
      <w:bookmarkStart w:id="120" w:name="_Toc117378157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18"/>
      <w:bookmarkEnd w:id="119"/>
      <w:bookmarkEnd w:id="120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 Inti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435B2081" w14:textId="2E935D6F" w:rsidR="002B3645" w:rsidRDefault="002540E7" w:rsidP="00540F6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usahaan</w:t>
      </w:r>
      <w:r w:rsidR="00C55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509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Perusah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Ruk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Zamz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Square, Jl. Raya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Conde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No.4 Kota Jakarta Timur, DKI Jakarta.</w:t>
      </w:r>
      <w:r w:rsidR="00D81C2B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Bandung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empatnya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Apartment Tera Residence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amansar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Lanta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5. Jl. Tera N</w:t>
      </w:r>
      <w:r>
        <w:rPr>
          <w:rFonts w:ascii="Times New Roman" w:hAnsi="Times New Roman" w:cs="Times New Roman"/>
          <w:sz w:val="24"/>
          <w:szCs w:val="24"/>
        </w:rPr>
        <w:t xml:space="preserve">o.28, Braga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.S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dung, Kota Bandu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t.</w:t>
      </w:r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 w:rsidRPr="00D81C2B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540E7">
        <w:rPr>
          <w:rFonts w:ascii="Times New Roman" w:hAnsi="Times New Roman" w:cs="Times New Roman"/>
          <w:i/>
          <w:iCs/>
          <w:sz w:val="24"/>
          <w:szCs w:val="24"/>
        </w:rPr>
        <w:t>Software as a Service (SaaS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fekti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4781ED" w14:textId="6D3FCAFC" w:rsidR="00F62580" w:rsidRPr="002540E7" w:rsidRDefault="002540E7" w:rsidP="002B36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go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A6CF605" w14:textId="78119993" w:rsidR="00D81C2B" w:rsidRDefault="00D81C2B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C97CDE7" wp14:editId="26C2FCBF">
            <wp:extent cx="3781425" cy="9715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81425" cy="97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D91F7" w14:textId="57B9A897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21" w:name="_Toc122000940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Wifus.Id</w:t>
      </w:r>
      <w:bookmarkEnd w:id="121"/>
      <w:proofErr w:type="spellEnd"/>
    </w:p>
    <w:p w14:paraId="11303A8E" w14:textId="1714C7AF" w:rsidR="009A4261" w:rsidRDefault="00376917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DA095F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pe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-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n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bile.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odular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45DC26" w14:textId="2CABA220" w:rsidR="002B3645" w:rsidRPr="002B3645" w:rsidRDefault="002B3645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B3645">
        <w:rPr>
          <w:rFonts w:ascii="Times New Roman" w:hAnsi="Times New Roman" w:cs="Times New Roman"/>
          <w:sz w:val="24"/>
          <w:szCs w:val="24"/>
        </w:rPr>
        <w:t xml:space="preserve">Wifus.id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Customer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ro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Dimana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lastRenderedPageBreak/>
        <w:t>terjad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Business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>.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22" w:name="_Toc86745699"/>
      <w:bookmarkStart w:id="123" w:name="_Toc86746679"/>
      <w:bookmarkStart w:id="124" w:name="_Toc87531682"/>
      <w:bookmarkStart w:id="125" w:name="_Toc87532050"/>
      <w:bookmarkStart w:id="126" w:name="_Toc90993309"/>
      <w:bookmarkStart w:id="127" w:name="_Toc90993468"/>
      <w:bookmarkStart w:id="128" w:name="_Toc91425459"/>
      <w:bookmarkStart w:id="129" w:name="_Toc91426377"/>
      <w:bookmarkStart w:id="130" w:name="_Toc91426454"/>
      <w:bookmarkStart w:id="131" w:name="_Toc91426766"/>
      <w:bookmarkStart w:id="132" w:name="_Toc91426829"/>
      <w:bookmarkStart w:id="133" w:name="_Toc91426892"/>
      <w:bookmarkStart w:id="134" w:name="_Toc91427333"/>
      <w:bookmarkStart w:id="135" w:name="_Toc91427433"/>
      <w:bookmarkStart w:id="136" w:name="_Toc91574561"/>
      <w:bookmarkStart w:id="137" w:name="_Toc91574826"/>
      <w:bookmarkStart w:id="138" w:name="_Toc91947645"/>
      <w:bookmarkStart w:id="139" w:name="_Toc92103389"/>
      <w:bookmarkStart w:id="140" w:name="_Toc92138798"/>
      <w:bookmarkStart w:id="141" w:name="_Toc92740150"/>
      <w:bookmarkStart w:id="142" w:name="_Toc92740236"/>
      <w:bookmarkStart w:id="143" w:name="_Toc92740323"/>
      <w:bookmarkStart w:id="144" w:name="_Toc92740410"/>
      <w:bookmarkStart w:id="145" w:name="_Toc92776552"/>
      <w:bookmarkStart w:id="146" w:name="_Toc92873901"/>
      <w:bookmarkStart w:id="147" w:name="_Toc92874312"/>
      <w:bookmarkStart w:id="148" w:name="_Toc92874663"/>
      <w:bookmarkStart w:id="149" w:name="_Toc92921131"/>
      <w:bookmarkStart w:id="150" w:name="_Toc92921230"/>
      <w:bookmarkStart w:id="151" w:name="_Toc92958279"/>
      <w:bookmarkStart w:id="152" w:name="_Toc92963750"/>
      <w:bookmarkStart w:id="153" w:name="_Toc92965096"/>
      <w:bookmarkStart w:id="154" w:name="_Toc92966225"/>
      <w:bookmarkStart w:id="155" w:name="_Toc92999826"/>
      <w:bookmarkStart w:id="156" w:name="_Toc93003740"/>
      <w:bookmarkStart w:id="157" w:name="_Toc93004068"/>
      <w:bookmarkStart w:id="158" w:name="_Toc93046861"/>
      <w:bookmarkStart w:id="159" w:name="_Toc93046955"/>
      <w:bookmarkStart w:id="160" w:name="_Toc93057635"/>
      <w:bookmarkStart w:id="161" w:name="_Toc117378158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62" w:name="_Toc86745700"/>
      <w:bookmarkStart w:id="163" w:name="_Toc86746680"/>
      <w:bookmarkStart w:id="164" w:name="_Toc87531683"/>
      <w:bookmarkStart w:id="165" w:name="_Toc87532051"/>
      <w:bookmarkStart w:id="166" w:name="_Toc90993310"/>
      <w:bookmarkStart w:id="167" w:name="_Toc90993469"/>
      <w:bookmarkStart w:id="168" w:name="_Toc91425460"/>
      <w:bookmarkStart w:id="169" w:name="_Toc91426378"/>
      <w:bookmarkStart w:id="170" w:name="_Toc91426455"/>
      <w:bookmarkStart w:id="171" w:name="_Toc91426767"/>
      <w:bookmarkStart w:id="172" w:name="_Toc91426830"/>
      <w:bookmarkStart w:id="173" w:name="_Toc91426893"/>
      <w:bookmarkStart w:id="174" w:name="_Toc91427334"/>
      <w:bookmarkStart w:id="175" w:name="_Toc91427434"/>
      <w:bookmarkStart w:id="176" w:name="_Toc91574562"/>
      <w:bookmarkStart w:id="177" w:name="_Toc91574827"/>
      <w:bookmarkStart w:id="178" w:name="_Toc91947646"/>
      <w:bookmarkStart w:id="179" w:name="_Toc92103390"/>
      <w:bookmarkStart w:id="180" w:name="_Toc92138799"/>
      <w:bookmarkStart w:id="181" w:name="_Toc92740151"/>
      <w:bookmarkStart w:id="182" w:name="_Toc92740237"/>
      <w:bookmarkStart w:id="183" w:name="_Toc92740324"/>
      <w:bookmarkStart w:id="184" w:name="_Toc92740411"/>
      <w:bookmarkStart w:id="185" w:name="_Toc92776553"/>
      <w:bookmarkStart w:id="186" w:name="_Toc92873902"/>
      <w:bookmarkStart w:id="187" w:name="_Toc92874313"/>
      <w:bookmarkStart w:id="188" w:name="_Toc92874664"/>
      <w:bookmarkStart w:id="189" w:name="_Toc92921132"/>
      <w:bookmarkStart w:id="190" w:name="_Toc92921231"/>
      <w:bookmarkStart w:id="191" w:name="_Toc92958280"/>
      <w:bookmarkStart w:id="192" w:name="_Toc92963751"/>
      <w:bookmarkStart w:id="193" w:name="_Toc92965097"/>
      <w:bookmarkStart w:id="194" w:name="_Toc92966226"/>
      <w:bookmarkStart w:id="195" w:name="_Toc92999827"/>
      <w:bookmarkStart w:id="196" w:name="_Toc93003741"/>
      <w:bookmarkStart w:id="197" w:name="_Toc93004069"/>
      <w:bookmarkStart w:id="198" w:name="_Toc93046862"/>
      <w:bookmarkStart w:id="199" w:name="_Toc93046956"/>
      <w:bookmarkStart w:id="200" w:name="_Toc93057636"/>
      <w:bookmarkStart w:id="201" w:name="_Toc117378159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02" w:name="_Toc86745701"/>
      <w:bookmarkStart w:id="203" w:name="_Toc86746681"/>
      <w:bookmarkStart w:id="204" w:name="_Toc87531684"/>
      <w:bookmarkStart w:id="205" w:name="_Toc87532052"/>
      <w:bookmarkStart w:id="206" w:name="_Toc90993311"/>
      <w:bookmarkStart w:id="207" w:name="_Toc90993470"/>
      <w:bookmarkStart w:id="208" w:name="_Toc91425461"/>
      <w:bookmarkStart w:id="209" w:name="_Toc91426379"/>
      <w:bookmarkStart w:id="210" w:name="_Toc91426456"/>
      <w:bookmarkStart w:id="211" w:name="_Toc91426768"/>
      <w:bookmarkStart w:id="212" w:name="_Toc91426831"/>
      <w:bookmarkStart w:id="213" w:name="_Toc91426894"/>
      <w:bookmarkStart w:id="214" w:name="_Toc91427335"/>
      <w:bookmarkStart w:id="215" w:name="_Toc91427435"/>
      <w:bookmarkStart w:id="216" w:name="_Toc91574563"/>
      <w:bookmarkStart w:id="217" w:name="_Toc91574828"/>
      <w:bookmarkStart w:id="218" w:name="_Toc91947647"/>
      <w:bookmarkStart w:id="219" w:name="_Toc92103391"/>
      <w:bookmarkStart w:id="220" w:name="_Toc92138800"/>
      <w:bookmarkStart w:id="221" w:name="_Toc92740152"/>
      <w:bookmarkStart w:id="222" w:name="_Toc92740238"/>
      <w:bookmarkStart w:id="223" w:name="_Toc92740325"/>
      <w:bookmarkStart w:id="224" w:name="_Toc92740412"/>
      <w:bookmarkStart w:id="225" w:name="_Toc92776554"/>
      <w:bookmarkStart w:id="226" w:name="_Toc92873903"/>
      <w:bookmarkStart w:id="227" w:name="_Toc92874314"/>
      <w:bookmarkStart w:id="228" w:name="_Toc92874665"/>
      <w:bookmarkStart w:id="229" w:name="_Toc92921133"/>
      <w:bookmarkStart w:id="230" w:name="_Toc92921232"/>
      <w:bookmarkStart w:id="231" w:name="_Toc92958281"/>
      <w:bookmarkStart w:id="232" w:name="_Toc92963752"/>
      <w:bookmarkStart w:id="233" w:name="_Toc92965098"/>
      <w:bookmarkStart w:id="234" w:name="_Toc92966227"/>
      <w:bookmarkStart w:id="235" w:name="_Toc92999828"/>
      <w:bookmarkStart w:id="236" w:name="_Toc93003742"/>
      <w:bookmarkStart w:id="237" w:name="_Toc93004070"/>
      <w:bookmarkStart w:id="238" w:name="_Toc93046863"/>
      <w:bookmarkStart w:id="239" w:name="_Toc93046957"/>
      <w:bookmarkStart w:id="240" w:name="_Toc93057637"/>
      <w:bookmarkStart w:id="241" w:name="_Toc117378160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42" w:name="_Toc91574564"/>
      <w:bookmarkStart w:id="243" w:name="_Toc91574829"/>
      <w:bookmarkStart w:id="244" w:name="_Toc91947648"/>
      <w:bookmarkStart w:id="245" w:name="_Toc92103392"/>
      <w:bookmarkStart w:id="246" w:name="_Toc92138801"/>
      <w:bookmarkStart w:id="247" w:name="_Toc92740153"/>
      <w:bookmarkStart w:id="248" w:name="_Toc92740239"/>
      <w:bookmarkStart w:id="249" w:name="_Toc92740326"/>
      <w:bookmarkStart w:id="250" w:name="_Toc92740413"/>
      <w:bookmarkStart w:id="251" w:name="_Toc92776555"/>
      <w:bookmarkStart w:id="252" w:name="_Toc92873904"/>
      <w:bookmarkStart w:id="253" w:name="_Toc92874315"/>
      <w:bookmarkStart w:id="254" w:name="_Toc92874666"/>
      <w:bookmarkStart w:id="255" w:name="_Toc92921134"/>
      <w:bookmarkStart w:id="256" w:name="_Toc92921233"/>
      <w:bookmarkStart w:id="257" w:name="_Toc92958282"/>
      <w:bookmarkStart w:id="258" w:name="_Toc92963753"/>
      <w:bookmarkStart w:id="259" w:name="_Toc92965099"/>
      <w:bookmarkStart w:id="260" w:name="_Toc92966228"/>
      <w:bookmarkStart w:id="261" w:name="_Toc92999829"/>
      <w:bookmarkStart w:id="262" w:name="_Toc93003743"/>
      <w:bookmarkStart w:id="263" w:name="_Toc93004071"/>
      <w:bookmarkStart w:id="264" w:name="_Toc93046864"/>
      <w:bookmarkStart w:id="265" w:name="_Toc93046958"/>
      <w:bookmarkStart w:id="266" w:name="_Toc93057638"/>
      <w:bookmarkStart w:id="267" w:name="_Toc117378161"/>
      <w:bookmarkStart w:id="268" w:name="_Toc91426380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69" w:name="_Toc92740154"/>
      <w:bookmarkStart w:id="270" w:name="_Toc92740240"/>
      <w:bookmarkStart w:id="271" w:name="_Toc92740327"/>
      <w:bookmarkStart w:id="272" w:name="_Toc92740414"/>
      <w:bookmarkStart w:id="273" w:name="_Toc92776556"/>
      <w:bookmarkStart w:id="274" w:name="_Toc92873905"/>
      <w:bookmarkStart w:id="275" w:name="_Toc92874316"/>
      <w:bookmarkStart w:id="276" w:name="_Toc92874667"/>
      <w:bookmarkStart w:id="277" w:name="_Toc92921135"/>
      <w:bookmarkStart w:id="278" w:name="_Toc92921234"/>
      <w:bookmarkStart w:id="279" w:name="_Toc92958283"/>
      <w:bookmarkStart w:id="280" w:name="_Toc92963754"/>
      <w:bookmarkStart w:id="281" w:name="_Toc92965100"/>
      <w:bookmarkStart w:id="282" w:name="_Toc92966229"/>
      <w:bookmarkStart w:id="283" w:name="_Toc92999830"/>
      <w:bookmarkStart w:id="284" w:name="_Toc93003744"/>
      <w:bookmarkStart w:id="285" w:name="_Toc93004072"/>
      <w:bookmarkStart w:id="286" w:name="_Toc93046865"/>
      <w:bookmarkStart w:id="287" w:name="_Toc93046959"/>
      <w:bookmarkStart w:id="288" w:name="_Toc93057639"/>
      <w:bookmarkStart w:id="289" w:name="_Toc117378162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0" w:name="_Toc92740155"/>
      <w:bookmarkStart w:id="291" w:name="_Toc92740241"/>
      <w:bookmarkStart w:id="292" w:name="_Toc92740328"/>
      <w:bookmarkStart w:id="293" w:name="_Toc92740415"/>
      <w:bookmarkStart w:id="294" w:name="_Toc92776557"/>
      <w:bookmarkStart w:id="295" w:name="_Toc92873906"/>
      <w:bookmarkStart w:id="296" w:name="_Toc92874317"/>
      <w:bookmarkStart w:id="297" w:name="_Toc92874668"/>
      <w:bookmarkStart w:id="298" w:name="_Toc92921136"/>
      <w:bookmarkStart w:id="299" w:name="_Toc92921235"/>
      <w:bookmarkStart w:id="300" w:name="_Toc92958284"/>
      <w:bookmarkStart w:id="301" w:name="_Toc92963755"/>
      <w:bookmarkStart w:id="302" w:name="_Toc92965101"/>
      <w:bookmarkStart w:id="303" w:name="_Toc92966230"/>
      <w:bookmarkStart w:id="304" w:name="_Toc92999831"/>
      <w:bookmarkStart w:id="305" w:name="_Toc93003745"/>
      <w:bookmarkStart w:id="306" w:name="_Toc93004073"/>
      <w:bookmarkStart w:id="307" w:name="_Toc93046866"/>
      <w:bookmarkStart w:id="308" w:name="_Toc93046960"/>
      <w:bookmarkStart w:id="309" w:name="_Toc93057640"/>
      <w:bookmarkStart w:id="310" w:name="_Toc117378163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</w:p>
    <w:p w14:paraId="260906F6" w14:textId="7726F5B2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11" w:name="_Toc93057641"/>
      <w:bookmarkStart w:id="312" w:name="_Toc117378164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268"/>
      <w:bookmarkEnd w:id="311"/>
      <w:bookmarkEnd w:id="312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Intia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52F719D7" w14:textId="1F9775D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Morning Stand 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75DBB32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rning Stand Up</w:t>
            </w: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79318194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orning Stand U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k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uga.</w:t>
            </w:r>
          </w:p>
        </w:tc>
      </w:tr>
      <w:tr w:rsidR="00FC412B" w14:paraId="385201E7" w14:textId="77777777" w:rsidTr="002B57C6">
        <w:tc>
          <w:tcPr>
            <w:tcW w:w="625" w:type="dxa"/>
          </w:tcPr>
          <w:p w14:paraId="15C160C2" w14:textId="7B45166E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620" w:type="dxa"/>
          </w:tcPr>
          <w:p w14:paraId="36A9AF05" w14:textId="4D16637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lan</w:t>
            </w:r>
          </w:p>
        </w:tc>
        <w:tc>
          <w:tcPr>
            <w:tcW w:w="2250" w:type="dxa"/>
          </w:tcPr>
          <w:p w14:paraId="26EDC503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26AC23AA" w14:textId="0E11A5FA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0.00-17.00</w:t>
            </w:r>
            <w:r w:rsidR="002B57C6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34E10A39" w14:textId="63B6D03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nju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prose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0.00</w:t>
            </w:r>
            <w:r w:rsidR="00C55092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7.00 WIB.</w:t>
            </w:r>
          </w:p>
        </w:tc>
      </w:tr>
      <w:tr w:rsidR="00FC412B" w14:paraId="40F4E5F4" w14:textId="77777777" w:rsidTr="002B57C6">
        <w:tc>
          <w:tcPr>
            <w:tcW w:w="625" w:type="dxa"/>
          </w:tcPr>
          <w:p w14:paraId="429E82FE" w14:textId="0E26AA7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620" w:type="dxa"/>
          </w:tcPr>
          <w:p w14:paraId="56142935" w14:textId="49BFDC95" w:rsidR="00FC412B" w:rsidRPr="00DE6870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ly Sprint</w:t>
            </w:r>
          </w:p>
        </w:tc>
        <w:tc>
          <w:tcPr>
            <w:tcW w:w="2250" w:type="dxa"/>
          </w:tcPr>
          <w:p w14:paraId="45BA0F5F" w14:textId="324F6ADD" w:rsidR="00FC412B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</w:p>
          <w:p w14:paraId="5E7DB569" w14:textId="22009054" w:rsidR="006327B8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15.00 –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16.00 )</w:t>
            </w:r>
            <w:proofErr w:type="gramEnd"/>
          </w:p>
        </w:tc>
        <w:tc>
          <w:tcPr>
            <w:tcW w:w="3433" w:type="dxa"/>
          </w:tcPr>
          <w:p w14:paraId="17A57136" w14:textId="7E9F7193" w:rsidR="00FC412B" w:rsidRDefault="006327B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k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5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6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a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 Spri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ject Mana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duct Own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B57C6" w14:paraId="492319C5" w14:textId="77777777" w:rsidTr="002B57C6">
        <w:tc>
          <w:tcPr>
            <w:tcW w:w="625" w:type="dxa"/>
          </w:tcPr>
          <w:p w14:paraId="4A19E281" w14:textId="62A07B99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620" w:type="dxa"/>
          </w:tcPr>
          <w:p w14:paraId="5E134F98" w14:textId="114FFC79" w:rsidR="002B57C6" w:rsidRPr="00DE6870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print Planning</w:t>
            </w:r>
          </w:p>
        </w:tc>
        <w:tc>
          <w:tcPr>
            <w:tcW w:w="2250" w:type="dxa"/>
          </w:tcPr>
          <w:p w14:paraId="1C8F4067" w14:textId="77777777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5E1672B" w14:textId="56191D8B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( 1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533F9424" w14:textId="69EBAA7A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print Plann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masing-masing staff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arge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sprin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13" w:name="_Toc92740157"/>
      <w:bookmarkStart w:id="314" w:name="_Toc92740243"/>
      <w:bookmarkStart w:id="315" w:name="_Toc92740330"/>
      <w:bookmarkStart w:id="316" w:name="_Toc92740417"/>
      <w:bookmarkStart w:id="317" w:name="_Toc92776559"/>
      <w:bookmarkStart w:id="318" w:name="_Toc92873908"/>
      <w:bookmarkStart w:id="319" w:name="_Toc92874319"/>
      <w:bookmarkStart w:id="320" w:name="_Toc92874670"/>
      <w:bookmarkStart w:id="321" w:name="_Toc92921138"/>
      <w:bookmarkStart w:id="322" w:name="_Toc92921237"/>
      <w:bookmarkStart w:id="323" w:name="_Toc92958286"/>
      <w:bookmarkStart w:id="324" w:name="_Toc92963757"/>
      <w:bookmarkStart w:id="325" w:name="_Toc92965103"/>
      <w:bookmarkStart w:id="326" w:name="_Toc92966232"/>
      <w:bookmarkStart w:id="327" w:name="_Toc92999833"/>
      <w:bookmarkStart w:id="328" w:name="_Toc93003747"/>
      <w:bookmarkStart w:id="329" w:name="_Toc93004075"/>
      <w:bookmarkStart w:id="330" w:name="_Toc93046868"/>
      <w:bookmarkStart w:id="331" w:name="_Toc93046962"/>
      <w:bookmarkStart w:id="332" w:name="_Toc93057642"/>
      <w:bookmarkStart w:id="333" w:name="_Toc117378165"/>
      <w:bookmarkStart w:id="334" w:name="_Toc91426381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</w:p>
    <w:p w14:paraId="553E7763" w14:textId="3B860F3B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5" w:name="_Toc93057643"/>
      <w:bookmarkStart w:id="336" w:name="_Toc11737816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4"/>
      <w:bookmarkEnd w:id="335"/>
      <w:bookmarkEnd w:id="336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T.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Sinergi</w:t>
      </w:r>
      <w:proofErr w:type="spellEnd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Inti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Dinamika</w:t>
      </w:r>
      <w:proofErr w:type="spellEnd"/>
    </w:p>
    <w:p w14:paraId="7AD98D46" w14:textId="074EA98F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T.S</w:t>
      </w:r>
      <w:r w:rsidR="00D074C6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erg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0B0E4B" wp14:editId="3B3089F5">
            <wp:extent cx="4229100" cy="3249342"/>
            <wp:effectExtent l="0" t="0" r="0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3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27B6D2C9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337" w:name="_Toc122000941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.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inerg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Inti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inamika</w:t>
      </w:r>
      <w:bookmarkEnd w:id="337"/>
      <w:proofErr w:type="spellEnd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779CF00B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organisi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ap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5B85AC02" w14:textId="69C6112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Sales/Market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ekap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t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6E8C07CF" w14:textId="1E870B1F" w:rsidR="005A390C" w:rsidRPr="004047AC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UI/UX Design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flow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ta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problem solv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totyp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.</w:t>
      </w:r>
    </w:p>
    <w:p w14:paraId="6B4D4FE5" w14:textId="1E870B1F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evOps Engine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tainer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rtual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nfrast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otomat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nitoring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7530BCC0" w14:textId="0F0BBCB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lastRenderedPageBreak/>
        <w:t>Quality Assurance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CC6BE" w14:textId="183D5806" w:rsidR="00190560" w:rsidRPr="00190560" w:rsidRDefault="00190560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Experience (UX),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selar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mpatibi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brand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.</w:t>
      </w:r>
    </w:p>
    <w:p w14:paraId="04669987" w14:textId="216487E9" w:rsidR="00190560" w:rsidRPr="004047AC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Back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del data (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)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erver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Testing.</w:t>
      </w:r>
    </w:p>
    <w:p w14:paraId="28BEC7EB" w14:textId="706EF88E" w:rsidR="00190560" w:rsidRPr="00190560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Android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data external</w:t>
      </w:r>
      <w:r w:rsidRPr="00190560">
        <w:rPr>
          <w:rFonts w:ascii="Times New Roman" w:hAnsi="Times New Roman" w:cs="Times New Roman"/>
          <w:sz w:val="24"/>
          <w:szCs w:val="24"/>
        </w:rPr>
        <w:t xml:space="preserve"> dan API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="00D074C6" w:rsidRPr="00D074C6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ugs.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8" w:name="_Toc93057644"/>
      <w:bookmarkStart w:id="339" w:name="_Toc11737816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8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39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EA352BF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40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</w:t>
      </w:r>
      <w:r w:rsidR="009A4261" w:rsidRPr="009A4261">
        <w:rPr>
          <w:rFonts w:ascii="Times New Roman" w:hAnsi="Times New Roman" w:cs="Times New Roman"/>
          <w:sz w:val="24"/>
          <w:szCs w:val="24"/>
        </w:rPr>
        <w:t>kosistem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>Healthcare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 xml:space="preserve">Primary Care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53DF46" w14:textId="0464425B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modular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>.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41" w:name="_Toc93057645"/>
      <w:bookmarkStart w:id="342" w:name="_Toc117378168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40"/>
      <w:bookmarkEnd w:id="341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42"/>
    </w:p>
    <w:p w14:paraId="457C809C" w14:textId="368C7378" w:rsidR="006136C4" w:rsidRPr="008F476E" w:rsidRDefault="002B3645" w:rsidP="005A1A1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343" w:name="_Toc91426384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PT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nerg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Inti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namik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7.00 WIB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ny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bis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atang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Kantor</w:t>
      </w:r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dijadwal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erusaha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ntor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.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ngikuti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Morning </w:t>
      </w:r>
      <w:proofErr w:type="spellStart"/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StandU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lapork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rogre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inya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>.</w:t>
      </w:r>
      <w:r w:rsidR="006136C4" w:rsidRPr="008F476E">
        <w:rPr>
          <w:rFonts w:ascii="Times New Roman" w:hAnsi="Times New Roman" w:cs="Times New Roman"/>
          <w:bCs/>
          <w:sz w:val="28"/>
          <w:szCs w:val="28"/>
        </w:rPr>
        <w:br w:type="page"/>
      </w:r>
    </w:p>
    <w:p w14:paraId="739D30B0" w14:textId="77777777" w:rsidR="00C90A03" w:rsidRDefault="00E138AA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344" w:name="_Toc93057646"/>
      <w:bookmarkStart w:id="345" w:name="_Toc11737816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Start w:id="346" w:name="_Toc91426385"/>
      <w:bookmarkEnd w:id="343"/>
      <w:bookmarkEnd w:id="344"/>
      <w:bookmarkEnd w:id="345"/>
    </w:p>
    <w:p w14:paraId="70D49D26" w14:textId="3DEDD0F6" w:rsidR="007968BD" w:rsidRPr="005534CD" w:rsidRDefault="00E138AA" w:rsidP="00051D4B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47" w:name="_Toc92963762"/>
      <w:bookmarkStart w:id="348" w:name="_Toc92965108"/>
      <w:bookmarkStart w:id="349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346"/>
      <w:bookmarkEnd w:id="347"/>
      <w:bookmarkEnd w:id="348"/>
      <w:bookmarkEnd w:id="349"/>
    </w:p>
    <w:p w14:paraId="4F376C38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50" w:name="_Toc86745708"/>
      <w:bookmarkStart w:id="351" w:name="_Toc86746688"/>
      <w:bookmarkStart w:id="352" w:name="_Toc87531691"/>
      <w:bookmarkStart w:id="353" w:name="_Toc87532059"/>
      <w:bookmarkStart w:id="354" w:name="_Toc90993318"/>
      <w:bookmarkStart w:id="355" w:name="_Toc90993477"/>
      <w:bookmarkStart w:id="356" w:name="_Toc91425468"/>
      <w:bookmarkStart w:id="357" w:name="_Toc91426386"/>
      <w:bookmarkStart w:id="358" w:name="_Toc91426463"/>
      <w:bookmarkStart w:id="359" w:name="_Toc91426775"/>
      <w:bookmarkStart w:id="360" w:name="_Toc91426838"/>
      <w:bookmarkStart w:id="361" w:name="_Toc91426901"/>
      <w:bookmarkStart w:id="362" w:name="_Toc91427342"/>
      <w:bookmarkStart w:id="363" w:name="_Toc91427442"/>
      <w:bookmarkStart w:id="364" w:name="_Toc91574572"/>
      <w:bookmarkStart w:id="365" w:name="_Toc91574837"/>
      <w:bookmarkStart w:id="366" w:name="_Toc91947656"/>
      <w:bookmarkStart w:id="367" w:name="_Toc92103400"/>
      <w:bookmarkStart w:id="368" w:name="_Toc92138809"/>
      <w:bookmarkStart w:id="369" w:name="_Toc92740163"/>
      <w:bookmarkStart w:id="370" w:name="_Toc92740249"/>
      <w:bookmarkStart w:id="371" w:name="_Toc92740336"/>
      <w:bookmarkStart w:id="372" w:name="_Toc92740423"/>
      <w:bookmarkStart w:id="373" w:name="_Toc92776565"/>
      <w:bookmarkStart w:id="374" w:name="_Toc92873914"/>
      <w:bookmarkStart w:id="375" w:name="_Toc92874325"/>
      <w:bookmarkStart w:id="376" w:name="_Toc92874676"/>
      <w:bookmarkStart w:id="377" w:name="_Toc92921144"/>
      <w:bookmarkStart w:id="378" w:name="_Toc92921243"/>
      <w:bookmarkStart w:id="379" w:name="_Toc92958292"/>
      <w:bookmarkStart w:id="380" w:name="_Toc92963763"/>
      <w:bookmarkStart w:id="381" w:name="_Toc92965109"/>
      <w:bookmarkStart w:id="382" w:name="_Toc92966238"/>
      <w:bookmarkStart w:id="383" w:name="_Toc92999839"/>
      <w:bookmarkStart w:id="384" w:name="_Toc93003753"/>
      <w:bookmarkStart w:id="385" w:name="_Toc93004080"/>
      <w:bookmarkStart w:id="386" w:name="_Toc93046873"/>
      <w:bookmarkStart w:id="387" w:name="_Toc93046967"/>
      <w:bookmarkStart w:id="388" w:name="_Toc93057647"/>
      <w:bookmarkStart w:id="389" w:name="_Toc117378170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</w:p>
    <w:p w14:paraId="4C89945D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0" w:name="_Toc86745709"/>
      <w:bookmarkStart w:id="391" w:name="_Toc86746689"/>
      <w:bookmarkStart w:id="392" w:name="_Toc87531692"/>
      <w:bookmarkStart w:id="393" w:name="_Toc87532060"/>
      <w:bookmarkStart w:id="394" w:name="_Toc90993319"/>
      <w:bookmarkStart w:id="395" w:name="_Toc90993478"/>
      <w:bookmarkStart w:id="396" w:name="_Toc91425469"/>
      <w:bookmarkStart w:id="397" w:name="_Toc91426387"/>
      <w:bookmarkStart w:id="398" w:name="_Toc91426464"/>
      <w:bookmarkStart w:id="399" w:name="_Toc91426776"/>
      <w:bookmarkStart w:id="400" w:name="_Toc91426839"/>
      <w:bookmarkStart w:id="401" w:name="_Toc91426902"/>
      <w:bookmarkStart w:id="402" w:name="_Toc91427343"/>
      <w:bookmarkStart w:id="403" w:name="_Toc91427443"/>
      <w:bookmarkStart w:id="404" w:name="_Toc91574573"/>
      <w:bookmarkStart w:id="405" w:name="_Toc91574838"/>
      <w:bookmarkStart w:id="406" w:name="_Toc91947657"/>
      <w:bookmarkStart w:id="407" w:name="_Toc92103401"/>
      <w:bookmarkStart w:id="408" w:name="_Toc92138810"/>
      <w:bookmarkStart w:id="409" w:name="_Toc92740164"/>
      <w:bookmarkStart w:id="410" w:name="_Toc92740250"/>
      <w:bookmarkStart w:id="411" w:name="_Toc92740337"/>
      <w:bookmarkStart w:id="412" w:name="_Toc92740424"/>
      <w:bookmarkStart w:id="413" w:name="_Toc92776566"/>
      <w:bookmarkStart w:id="414" w:name="_Toc92873915"/>
      <w:bookmarkStart w:id="415" w:name="_Toc92874326"/>
      <w:bookmarkStart w:id="416" w:name="_Toc92874677"/>
      <w:bookmarkStart w:id="417" w:name="_Toc92921145"/>
      <w:bookmarkStart w:id="418" w:name="_Toc92921244"/>
      <w:bookmarkStart w:id="419" w:name="_Toc92958293"/>
      <w:bookmarkStart w:id="420" w:name="_Toc92963764"/>
      <w:bookmarkStart w:id="421" w:name="_Toc92965110"/>
      <w:bookmarkStart w:id="422" w:name="_Toc92966239"/>
      <w:bookmarkStart w:id="423" w:name="_Toc92999840"/>
      <w:bookmarkStart w:id="424" w:name="_Toc93003754"/>
      <w:bookmarkStart w:id="425" w:name="_Toc93004081"/>
      <w:bookmarkStart w:id="426" w:name="_Toc93046874"/>
      <w:bookmarkStart w:id="427" w:name="_Toc93046968"/>
      <w:bookmarkStart w:id="428" w:name="_Toc93057648"/>
      <w:bookmarkStart w:id="429" w:name="_Toc117378171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046C3FE3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0" w:name="_Toc86745710"/>
      <w:bookmarkStart w:id="431" w:name="_Toc86746690"/>
      <w:bookmarkStart w:id="432" w:name="_Toc87531693"/>
      <w:bookmarkStart w:id="433" w:name="_Toc87532061"/>
      <w:bookmarkStart w:id="434" w:name="_Toc90993320"/>
      <w:bookmarkStart w:id="435" w:name="_Toc90993479"/>
      <w:bookmarkStart w:id="436" w:name="_Toc91425470"/>
      <w:bookmarkStart w:id="437" w:name="_Toc91426388"/>
      <w:bookmarkStart w:id="438" w:name="_Toc91426465"/>
      <w:bookmarkStart w:id="439" w:name="_Toc91426777"/>
      <w:bookmarkStart w:id="440" w:name="_Toc91426840"/>
      <w:bookmarkStart w:id="441" w:name="_Toc91426903"/>
      <w:bookmarkStart w:id="442" w:name="_Toc91427344"/>
      <w:bookmarkStart w:id="443" w:name="_Toc91427444"/>
      <w:bookmarkStart w:id="444" w:name="_Toc91574574"/>
      <w:bookmarkStart w:id="445" w:name="_Toc91574839"/>
      <w:bookmarkStart w:id="446" w:name="_Toc91947658"/>
      <w:bookmarkStart w:id="447" w:name="_Toc92103402"/>
      <w:bookmarkStart w:id="448" w:name="_Toc92138811"/>
      <w:bookmarkStart w:id="449" w:name="_Toc92740165"/>
      <w:bookmarkStart w:id="450" w:name="_Toc92740251"/>
      <w:bookmarkStart w:id="451" w:name="_Toc92740338"/>
      <w:bookmarkStart w:id="452" w:name="_Toc92740425"/>
      <w:bookmarkStart w:id="453" w:name="_Toc92776567"/>
      <w:bookmarkStart w:id="454" w:name="_Toc92873916"/>
      <w:bookmarkStart w:id="455" w:name="_Toc92874327"/>
      <w:bookmarkStart w:id="456" w:name="_Toc92874678"/>
      <w:bookmarkStart w:id="457" w:name="_Toc92921146"/>
      <w:bookmarkStart w:id="458" w:name="_Toc92921245"/>
      <w:bookmarkStart w:id="459" w:name="_Toc92958294"/>
      <w:bookmarkStart w:id="460" w:name="_Toc92963765"/>
      <w:bookmarkStart w:id="461" w:name="_Toc92965111"/>
      <w:bookmarkStart w:id="462" w:name="_Toc92966240"/>
      <w:bookmarkStart w:id="463" w:name="_Toc92999841"/>
      <w:bookmarkStart w:id="464" w:name="_Toc93003755"/>
      <w:bookmarkStart w:id="465" w:name="_Toc93004082"/>
      <w:bookmarkStart w:id="466" w:name="_Toc93046875"/>
      <w:bookmarkStart w:id="467" w:name="_Toc93046969"/>
      <w:bookmarkStart w:id="468" w:name="_Toc93057649"/>
      <w:bookmarkStart w:id="469" w:name="_Toc117378172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</w:p>
    <w:p w14:paraId="56BA0527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470" w:name="_Toc91426389"/>
      <w:bookmarkStart w:id="471" w:name="_Toc91426466"/>
      <w:bookmarkStart w:id="472" w:name="_Toc91426778"/>
      <w:bookmarkStart w:id="473" w:name="_Toc91426841"/>
      <w:bookmarkStart w:id="474" w:name="_Toc91426904"/>
      <w:bookmarkStart w:id="475" w:name="_Toc91427345"/>
      <w:bookmarkStart w:id="476" w:name="_Toc91427445"/>
      <w:bookmarkStart w:id="477" w:name="_Toc91574575"/>
      <w:bookmarkStart w:id="478" w:name="_Toc91574840"/>
      <w:bookmarkStart w:id="479" w:name="_Toc91947659"/>
      <w:bookmarkStart w:id="480" w:name="_Toc92103403"/>
      <w:bookmarkStart w:id="481" w:name="_Toc92138812"/>
      <w:bookmarkStart w:id="482" w:name="_Toc92740166"/>
      <w:bookmarkStart w:id="483" w:name="_Toc92740252"/>
      <w:bookmarkStart w:id="484" w:name="_Toc92740339"/>
      <w:bookmarkStart w:id="485" w:name="_Toc92740426"/>
      <w:bookmarkStart w:id="486" w:name="_Toc92776568"/>
      <w:bookmarkStart w:id="487" w:name="_Toc92873917"/>
      <w:bookmarkStart w:id="488" w:name="_Toc92874328"/>
      <w:bookmarkStart w:id="489" w:name="_Toc92874679"/>
      <w:bookmarkStart w:id="490" w:name="_Toc92921147"/>
      <w:bookmarkStart w:id="491" w:name="_Toc92921246"/>
      <w:bookmarkStart w:id="492" w:name="_Toc92958295"/>
      <w:bookmarkStart w:id="493" w:name="_Toc92963766"/>
      <w:bookmarkStart w:id="494" w:name="_Toc92965112"/>
      <w:bookmarkStart w:id="495" w:name="_Toc92966241"/>
      <w:bookmarkStart w:id="496" w:name="_Toc92999842"/>
      <w:bookmarkStart w:id="497" w:name="_Toc93003756"/>
      <w:bookmarkStart w:id="498" w:name="_Toc93004083"/>
      <w:bookmarkStart w:id="499" w:name="_Toc93046876"/>
      <w:bookmarkStart w:id="500" w:name="_Toc93046970"/>
      <w:bookmarkStart w:id="501" w:name="_Toc93057650"/>
      <w:bookmarkStart w:id="502" w:name="_Toc117378173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</w:p>
    <w:p w14:paraId="628C582B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03" w:name="_Toc91426390"/>
      <w:bookmarkStart w:id="504" w:name="_Toc91426467"/>
      <w:bookmarkStart w:id="505" w:name="_Toc91426779"/>
      <w:bookmarkStart w:id="506" w:name="_Toc91426842"/>
      <w:bookmarkStart w:id="507" w:name="_Toc91426905"/>
      <w:bookmarkStart w:id="508" w:name="_Toc91427346"/>
      <w:bookmarkStart w:id="509" w:name="_Toc91427446"/>
      <w:bookmarkStart w:id="510" w:name="_Toc91574576"/>
      <w:bookmarkStart w:id="511" w:name="_Toc91574841"/>
      <w:bookmarkStart w:id="512" w:name="_Toc91947660"/>
      <w:bookmarkStart w:id="513" w:name="_Toc92103404"/>
      <w:bookmarkStart w:id="514" w:name="_Toc92138813"/>
      <w:bookmarkStart w:id="515" w:name="_Toc92740167"/>
      <w:bookmarkStart w:id="516" w:name="_Toc92740253"/>
      <w:bookmarkStart w:id="517" w:name="_Toc92740340"/>
      <w:bookmarkStart w:id="518" w:name="_Toc92740427"/>
      <w:bookmarkStart w:id="519" w:name="_Toc92776569"/>
      <w:bookmarkStart w:id="520" w:name="_Toc92873918"/>
      <w:bookmarkStart w:id="521" w:name="_Toc92874329"/>
      <w:bookmarkStart w:id="522" w:name="_Toc92874680"/>
      <w:bookmarkStart w:id="523" w:name="_Toc92921148"/>
      <w:bookmarkStart w:id="524" w:name="_Toc92921247"/>
      <w:bookmarkStart w:id="525" w:name="_Toc92958296"/>
      <w:bookmarkStart w:id="526" w:name="_Toc92963767"/>
      <w:bookmarkStart w:id="527" w:name="_Toc92965113"/>
      <w:bookmarkStart w:id="528" w:name="_Toc92966242"/>
      <w:bookmarkStart w:id="529" w:name="_Toc92999843"/>
      <w:bookmarkStart w:id="530" w:name="_Toc93003757"/>
      <w:bookmarkStart w:id="531" w:name="_Toc93004084"/>
      <w:bookmarkStart w:id="532" w:name="_Toc93046877"/>
      <w:bookmarkStart w:id="533" w:name="_Toc93046971"/>
      <w:bookmarkStart w:id="534" w:name="_Toc93057651"/>
      <w:bookmarkStart w:id="535" w:name="_Toc117378174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</w:p>
    <w:p w14:paraId="77822876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36" w:name="_Toc91426391"/>
      <w:bookmarkStart w:id="537" w:name="_Toc91426468"/>
      <w:bookmarkStart w:id="538" w:name="_Toc91426780"/>
      <w:bookmarkStart w:id="539" w:name="_Toc91426843"/>
      <w:bookmarkStart w:id="540" w:name="_Toc91426906"/>
      <w:bookmarkStart w:id="541" w:name="_Toc91427347"/>
      <w:bookmarkStart w:id="542" w:name="_Toc91427447"/>
      <w:bookmarkStart w:id="543" w:name="_Toc91574577"/>
      <w:bookmarkStart w:id="544" w:name="_Toc91574842"/>
      <w:bookmarkStart w:id="545" w:name="_Toc91947661"/>
      <w:bookmarkStart w:id="546" w:name="_Toc92103405"/>
      <w:bookmarkStart w:id="547" w:name="_Toc92138814"/>
      <w:bookmarkStart w:id="548" w:name="_Toc92740168"/>
      <w:bookmarkStart w:id="549" w:name="_Toc92740254"/>
      <w:bookmarkStart w:id="550" w:name="_Toc92740341"/>
      <w:bookmarkStart w:id="551" w:name="_Toc92740428"/>
      <w:bookmarkStart w:id="552" w:name="_Toc92776570"/>
      <w:bookmarkStart w:id="553" w:name="_Toc92873919"/>
      <w:bookmarkStart w:id="554" w:name="_Toc92874330"/>
      <w:bookmarkStart w:id="555" w:name="_Toc92874681"/>
      <w:bookmarkStart w:id="556" w:name="_Toc92921149"/>
      <w:bookmarkStart w:id="557" w:name="_Toc92921248"/>
      <w:bookmarkStart w:id="558" w:name="_Toc92958297"/>
      <w:bookmarkStart w:id="559" w:name="_Toc92963768"/>
      <w:bookmarkStart w:id="560" w:name="_Toc92965114"/>
      <w:bookmarkStart w:id="561" w:name="_Toc92966243"/>
      <w:bookmarkStart w:id="562" w:name="_Toc92999844"/>
      <w:bookmarkStart w:id="563" w:name="_Toc93003758"/>
      <w:bookmarkStart w:id="564" w:name="_Toc93004085"/>
      <w:bookmarkStart w:id="565" w:name="_Toc93046878"/>
      <w:bookmarkStart w:id="566" w:name="_Toc93046972"/>
      <w:bookmarkStart w:id="567" w:name="_Toc93057652"/>
      <w:bookmarkStart w:id="568" w:name="_Toc11737817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</w:p>
    <w:p w14:paraId="26D0D8EE" w14:textId="77777777" w:rsidR="007D297A" w:rsidRPr="005534CD" w:rsidRDefault="007D297A">
      <w:pPr>
        <w:pStyle w:val="ListParagraph"/>
        <w:numPr>
          <w:ilvl w:val="1"/>
          <w:numId w:val="5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PKL</w:t>
      </w:r>
    </w:p>
    <w:p w14:paraId="516BAFCD" w14:textId="355F760F" w:rsidR="007D297A" w:rsidRPr="005534CD" w:rsidRDefault="007D297A" w:rsidP="005534CD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, update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UAT, User Manual dan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Documentation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5534CD"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534C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C2D673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splo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ED0C9D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Manual Testing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s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EC2395" w14:textId="4B5E522A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Test 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>.</w:t>
      </w:r>
    </w:p>
    <w:p w14:paraId="74FFA955" w14:textId="7E65FDB8" w:rsidR="006327B8" w:rsidRDefault="006327B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 xml:space="preserve">Report </w:t>
      </w:r>
      <w:r w:rsidR="00DE6870" w:rsidRPr="00DE6870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ugs/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ss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 xml:space="preserve">bugs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bugs</w:t>
      </w:r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velop.</w:t>
      </w:r>
    </w:p>
    <w:p w14:paraId="4CFE2CC4" w14:textId="783BE044" w:rsidR="00053306" w:rsidRDefault="00E2238E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2238E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gun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81E4A9" w14:textId="11606B5B" w:rsidR="000061BD" w:rsidRDefault="000061BD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61BD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A99716" w14:textId="0E375A9C" w:rsidR="00101988" w:rsidRDefault="0010198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pdate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Documentation</w:t>
      </w:r>
      <w:r>
        <w:rPr>
          <w:rFonts w:ascii="Times New Roman" w:hAnsi="Times New Roman" w:cs="Times New Roman"/>
          <w:sz w:val="24"/>
          <w:szCs w:val="24"/>
        </w:rPr>
        <w:t xml:space="preserve">  d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flow</w:t>
      </w:r>
    </w:p>
    <w:p w14:paraId="7C9BC1CC" w14:textId="77777777" w:rsidR="00101988" w:rsidRPr="00101988" w:rsidRDefault="00101988" w:rsidP="0010198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396F8B" w14:textId="7F4B7E40" w:rsidR="00101988" w:rsidRPr="00101988" w:rsidRDefault="00101988" w:rsidP="0010198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proofErr w:type="spellStart"/>
      <w:r>
        <w:rPr>
          <w:rFonts w:ascii="Times New Roman" w:hAnsi="Times New Roman" w:cs="Times New Roman"/>
          <w:sz w:val="24"/>
          <w:szCs w:val="24"/>
        </w:rPr>
        <w:t>BlackBox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0F546375" w14:textId="2806F623" w:rsidR="00E12AD1" w:rsidRDefault="00101988" w:rsidP="00E12AD1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01988">
        <w:rPr>
          <w:rFonts w:ascii="Times New Roman" w:hAnsi="Times New Roman" w:cs="Times New Roman"/>
          <w:i/>
          <w:iCs/>
          <w:sz w:val="24"/>
          <w:szCs w:val="24"/>
        </w:rPr>
        <w:t>Blackbox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12AD1" w:rsidRPr="00E12AD1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</w:t>
      </w:r>
      <w:r w:rsidR="00E12AD1" w:rsidRPr="00E12AD1">
        <w:rPr>
          <w:rFonts w:ascii="Times New Roman" w:hAnsi="Times New Roman" w:cs="Times New Roman"/>
          <w:sz w:val="24"/>
          <w:szCs w:val="24"/>
        </w:rPr>
        <w:t>ekni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>.</w:t>
      </w:r>
      <w:r w:rsidR="00E12AD1" w:rsidRPr="00E12AD1">
        <w:t xml:space="preserve"> </w:t>
      </w:r>
      <w:r w:rsidR="00E12AD1" w:rsidRPr="000E54AE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rhatianny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lastRenderedPageBreak/>
        <w:t>difokus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domain</w:t>
      </w:r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ses input output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grammi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4CC0BB" w14:textId="459AE47D" w:rsidR="000061BD" w:rsidRDefault="00E12AD1" w:rsidP="00495D7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tbl>
      <w:tblPr>
        <w:tblW w:w="6820" w:type="dxa"/>
        <w:jc w:val="center"/>
        <w:tblLook w:val="04A0" w:firstRow="1" w:lastRow="0" w:firstColumn="1" w:lastColumn="0" w:noHBand="0" w:noVBand="1"/>
      </w:tblPr>
      <w:tblGrid>
        <w:gridCol w:w="640"/>
        <w:gridCol w:w="1695"/>
        <w:gridCol w:w="2465"/>
        <w:gridCol w:w="2020"/>
      </w:tblGrid>
      <w:tr w:rsidR="000061BD" w:rsidRPr="000061BD" w14:paraId="0ADF9787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7FDD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3815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odul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E7E0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enu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6C5D0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Jenis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ujian</w:t>
            </w:r>
            <w:proofErr w:type="spellEnd"/>
          </w:p>
        </w:tc>
      </w:tr>
      <w:tr w:rsidR="000061BD" w:rsidRPr="000061BD" w14:paraId="3FCDC1F5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4DD2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4E31B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956A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E28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3CCA256D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6AA9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1C85B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2327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External Data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Inport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6E489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9ADB2A3" w14:textId="77777777" w:rsidTr="000061BD">
        <w:trPr>
          <w:trHeight w:val="3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8F4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77F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ter Data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27BD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udang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61F5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01C34280" w14:textId="77777777" w:rsidTr="000061BD">
        <w:trPr>
          <w:trHeight w:val="34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AE31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D7CFD0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C373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E9B2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091A464" w14:textId="77777777" w:rsidTr="000061BD">
        <w:trPr>
          <w:trHeight w:val="6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ACA5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9255E2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5B8DC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Perusahaa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1B03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77F6D5A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6093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1D5D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5B5C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B8C3A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2B99D0AB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FF32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54F16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E379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76BA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32B91EF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F24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E99CE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5479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9D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399DB90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A3F5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BB07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D74E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9F00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27B7C2D" w14:textId="77777777" w:rsidTr="00802092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904CC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89C5A6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04C5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riksaa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D9A0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DD19137" w14:textId="77777777" w:rsidTr="00802092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79E9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B00CF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Appointment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AE0C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emedicine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D71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</w:tbl>
    <w:p w14:paraId="64FEBAA1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EB69F8" w14:textId="515C8247" w:rsidR="004F1E3D" w:rsidRDefault="004F1E3D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D887FF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B0A65F" w14:textId="74B8E06F" w:rsid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 w:rsidRPr="00E12AD1">
        <w:rPr>
          <w:rFonts w:ascii="Times New Roman" w:hAnsi="Times New Roman" w:cs="Times New Roman"/>
          <w:b/>
          <w:bCs/>
          <w:sz w:val="24"/>
          <w:szCs w:val="24"/>
        </w:rPr>
        <w:t>(Masukkan Gambar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418ECAF3" w14:textId="55753AC7" w:rsidR="004F1E3D" w:rsidRPr="00E33F4E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akses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proofErr w:type="gramStart"/>
      <w:r w:rsidRPr="004F1E3D">
        <w:rPr>
          <w:rFonts w:ascii="Times New Roman" w:hAnsi="Times New Roman" w:cs="Times New Roman"/>
          <w:sz w:val="24"/>
          <w:szCs w:val="24"/>
        </w:rPr>
        <w:t>playstore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4F1E3D">
        <w:rPr>
          <w:rFonts w:ascii="Times New Roman" w:hAnsi="Times New Roman" w:cs="Times New Roman"/>
          <w:sz w:val="24"/>
          <w:szCs w:val="24"/>
        </w:rPr>
        <w:t xml:space="preserve"> App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testing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Debug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</w:p>
    <w:p w14:paraId="1E0CAA04" w14:textId="77777777" w:rsidR="004F1E3D" w:rsidRDefault="004F1E3D" w:rsidP="004F1E3D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p Test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bu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E317D8" w14:textId="77777777" w:rsidR="004F1E3D" w:rsidRDefault="004F1E3D" w:rsidP="004F1E3D">
      <w:pPr>
        <w:spacing w:after="0" w:line="360" w:lineRule="auto"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3116A2BF" wp14:editId="4C6E34BB">
            <wp:extent cx="1233292" cy="2672862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0797" cy="2689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3AE9BE61" wp14:editId="34395DEA">
            <wp:extent cx="1270383" cy="2753248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1899" cy="2778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17D4A936" wp14:editId="546C2FDE">
            <wp:extent cx="1237928" cy="2682910"/>
            <wp:effectExtent l="0" t="0" r="63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9627" cy="2708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D7218" w14:textId="77777777" w:rsidR="004F1E3D" w:rsidRP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9A9D16D" w14:textId="51C173AF" w:rsidR="00D837D0" w:rsidRPr="00495D77" w:rsidRDefault="00495D77">
      <w:pPr>
        <w:pStyle w:val="ListParagraph"/>
        <w:numPr>
          <w:ilvl w:val="2"/>
          <w:numId w:val="5"/>
        </w:numPr>
        <w:spacing w:after="0" w:line="360" w:lineRule="auto"/>
        <w:ind w:left="81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5D77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95D77">
        <w:rPr>
          <w:rFonts w:ascii="Times New Roman" w:hAnsi="Times New Roman" w:cs="Times New Roman"/>
          <w:sz w:val="24"/>
          <w:szCs w:val="24"/>
        </w:rPr>
        <w:t xml:space="preserve"> </w:t>
      </w:r>
      <w:r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</w:p>
    <w:p w14:paraId="03A7FCD9" w14:textId="428BD9AE" w:rsidR="00D837D0" w:rsidRDefault="00D837D0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>
        <w:rPr>
          <w:rFonts w:ascii="Times New Roman" w:hAnsi="Times New Roman" w:cs="Times New Roman"/>
          <w:sz w:val="24"/>
          <w:szCs w:val="24"/>
        </w:rPr>
        <w:t xml:space="preserve">manual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Tes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ase Documen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3F4E">
        <w:rPr>
          <w:rFonts w:ascii="Times New Roman" w:hAnsi="Times New Roman" w:cs="Times New Roman"/>
          <w:i/>
          <w:iCs/>
          <w:sz w:val="24"/>
          <w:szCs w:val="24"/>
        </w:rPr>
        <w:t>Entitas</w:t>
      </w:r>
      <w:proofErr w:type="spellEnd"/>
      <w:r w:rsidRPr="00E33F4E">
        <w:rPr>
          <w:rFonts w:ascii="Times New Roman" w:hAnsi="Times New Roman" w:cs="Times New Roman"/>
          <w:i/>
          <w:iCs/>
          <w:sz w:val="24"/>
          <w:szCs w:val="24"/>
        </w:rPr>
        <w:t xml:space="preserve"> Scenari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Test Cas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Excepted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Actual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Attachment, Chrome Status, Retest Status, </w:t>
      </w:r>
      <w:r w:rsidRPr="00D837D0">
        <w:rPr>
          <w:rFonts w:ascii="Times New Roman" w:hAnsi="Times New Roman" w:cs="Times New Roman"/>
          <w:sz w:val="24"/>
          <w:szCs w:val="24"/>
        </w:rPr>
        <w:t>dan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 Severity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Google She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273895" w14:textId="06CF43B1" w:rsidR="00CD1DA5" w:rsidRDefault="00CD1DA5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</w:t>
      </w:r>
      <w:r w:rsidR="00495D7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 xml:space="preserve">document </w:t>
      </w:r>
      <w:proofErr w:type="gramStart"/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</w:t>
      </w:r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706366F" w14:textId="6A80CCC2" w:rsidR="006A0B79" w:rsidRDefault="00CD1DA5" w:rsidP="004047A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CF7E0C9" wp14:editId="0919BB84">
            <wp:extent cx="4979288" cy="255826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4713" b="5366"/>
                    <a:stretch/>
                  </pic:blipFill>
                  <pic:spPr bwMode="auto">
                    <a:xfrm>
                      <a:off x="0" y="0"/>
                      <a:ext cx="5079994" cy="26100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3C238D" w14:textId="2203EAFE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569" w:name="_Toc122000942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3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Contoh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okumen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Test Case</w:t>
      </w:r>
      <w:bookmarkEnd w:id="569"/>
    </w:p>
    <w:p w14:paraId="24387DCC" w14:textId="7CC54F96" w:rsidR="00495D77" w:rsidRPr="00495D77" w:rsidRDefault="00495D77" w:rsidP="00495D77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port Bugs Document</w:t>
      </w:r>
    </w:p>
    <w:p w14:paraId="6221F9FF" w14:textId="5FB7818D" w:rsidR="006A0B79" w:rsidRDefault="00D837D0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D1DA5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 xml:space="preserve"> document.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495D7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CD1D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screenshoot</w:t>
      </w:r>
      <w:proofErr w:type="spellEnd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 xml:space="preserve"> bugs, testcase failed</w:t>
      </w:r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r w:rsidR="004F1E3D" w:rsidRPr="004F1E3D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>.</w:t>
      </w:r>
      <w:r w:rsidR="006A0B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0E6F21" w14:textId="32C02BDB" w:rsidR="006A0B79" w:rsidRDefault="006A0B79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pos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9807D33" w14:textId="0EADFEF7" w:rsidR="00731D61" w:rsidRDefault="006A0B79" w:rsidP="006A0B79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noProof/>
        </w:rPr>
        <w:drawing>
          <wp:inline distT="0" distB="0" distL="0" distR="0" wp14:anchorId="46AF6E16" wp14:editId="3747F2E0">
            <wp:extent cx="5043805" cy="2732925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4856" cy="2755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62B8D" w14:textId="6511AB12" w:rsidR="004F1E3D" w:rsidRDefault="004F1E3D" w:rsidP="004F1E3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1DCAC20" w14:textId="534A5190" w:rsidR="004F1E3D" w:rsidRDefault="004F1E3D" w:rsidP="004F1E3D">
      <w:pPr>
        <w:pStyle w:val="ListParagraph"/>
        <w:numPr>
          <w:ilvl w:val="1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27D096" w14:textId="2E527FAD" w:rsidR="004F1E3D" w:rsidRPr="004F1E3D" w:rsidRDefault="004F1E3D" w:rsidP="004F1E3D">
      <w:pPr>
        <w:spacing w:after="0"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justment dan update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quality assur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,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Documenta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80534F" w14:textId="2417A394" w:rsidR="00852DBD" w:rsidRDefault="004F1E3D" w:rsidP="00852DBD">
      <w:pPr>
        <w:pStyle w:val="ListParagraph"/>
        <w:numPr>
          <w:ilvl w:val="2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F1E3D">
        <w:rPr>
          <w:rFonts w:ascii="Times New Roman" w:hAnsi="Times New Roman" w:cs="Times New Roman"/>
          <w:i/>
          <w:iCs/>
          <w:sz w:val="24"/>
          <w:szCs w:val="24"/>
        </w:rPr>
        <w:t>Adjust</w:t>
      </w:r>
      <w:r>
        <w:rPr>
          <w:rFonts w:ascii="Times New Roman" w:hAnsi="Times New Roman" w:cs="Times New Roman"/>
          <w:i/>
          <w:iCs/>
          <w:sz w:val="24"/>
          <w:szCs w:val="24"/>
        </w:rPr>
        <w:t>ed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/Update User Acceptance Testing</w:t>
      </w:r>
    </w:p>
    <w:p w14:paraId="5CECE02C" w14:textId="340D51F9" w:rsidR="007A6DD9" w:rsidRDefault="004F1E3D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52DBD">
        <w:rPr>
          <w:rFonts w:ascii="Times New Roman" w:hAnsi="Times New Roman" w:cs="Times New Roman"/>
          <w:sz w:val="24"/>
          <w:szCs w:val="24"/>
        </w:rPr>
        <w:t>UAT (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User Acce</w:t>
      </w:r>
      <w:r w:rsidR="007A6DD9" w:rsidRPr="000E54A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tance Testing</w:t>
      </w:r>
      <w:r w:rsidR="00852DB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ahwasa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dan adjusted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QA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nline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kepenti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>.</w:t>
      </w:r>
    </w:p>
    <w:p w14:paraId="3974A8D8" w14:textId="77777777" w:rsidR="007A6DD9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eld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Modul, Menu, Sub-Menu, Scenario, Feature Steps, Data Example, Expected Result, Priority, Status Test, Confirmed by Client, Note, </w:t>
      </w:r>
      <w:r w:rsidRPr="007A6DD9">
        <w:rPr>
          <w:rFonts w:ascii="Times New Roman" w:hAnsi="Times New Roman" w:cs="Times New Roman"/>
          <w:sz w:val="24"/>
          <w:szCs w:val="24"/>
        </w:rPr>
        <w:t>dan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 Confirmed Dat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field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Status Test, Confirmed by Client, Note, Confirmed Dat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7F2C90EF" w14:textId="77777777" w:rsidR="00D25D3F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tCa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1BE5CC" w14:textId="26C64CC7" w:rsidR="000C0208" w:rsidRDefault="00D25D3F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E51F20" wp14:editId="2EC26497">
            <wp:extent cx="4288155" cy="216352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t="4369" b="5893"/>
                    <a:stretch/>
                  </pic:blipFill>
                  <pic:spPr bwMode="auto">
                    <a:xfrm>
                      <a:off x="0" y="0"/>
                      <a:ext cx="4299372" cy="2169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3F38" w14:textId="77777777" w:rsidR="000C0208" w:rsidRDefault="000C0208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600C65A" w14:textId="77777777" w:rsidR="000C0208" w:rsidRDefault="000C0208" w:rsidP="000C020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</w:p>
    <w:p w14:paraId="1D5286E8" w14:textId="339932FF" w:rsidR="00CF4E4D" w:rsidRDefault="000C0208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4E4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 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omun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knis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tuj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memberik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ant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untuk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la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in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iasany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i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ahap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r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User manual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sus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etik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lah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bang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dan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esua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pesif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.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ser manual dan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acceptance</w:t>
      </w:r>
      <w:r w:rsidR="00CF4E4D">
        <w:rPr>
          <w:rFonts w:ascii="Times New Roman" w:hAnsi="Times New Roman" w:cs="Times New Roman"/>
          <w:sz w:val="24"/>
          <w:szCs w:val="24"/>
        </w:rPr>
        <w:t xml:space="preserve"> (UAT)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AT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-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>.</w:t>
      </w:r>
    </w:p>
    <w:p w14:paraId="17462B72" w14:textId="7054B641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usuna</w:t>
      </w:r>
      <w:r w:rsidR="00D17B04"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0E88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lastRenderedPageBreak/>
        <w:t>karen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rmodul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sub menu dan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>.</w:t>
      </w:r>
    </w:p>
    <w:p w14:paraId="0EE7CA1F" w14:textId="77777777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man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DA9E0B" w14:textId="141312CC" w:rsidR="00753E24" w:rsidRPr="00CF4E4D" w:rsidRDefault="00CF4E4D" w:rsidP="00210E88">
      <w:pPr>
        <w:spacing w:after="0" w:line="360" w:lineRule="auto"/>
        <w:ind w:firstLine="21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AC4C6D2" wp14:editId="058DFFC1">
            <wp:extent cx="5040630" cy="2733522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t="3546"/>
                    <a:stretch/>
                  </pic:blipFill>
                  <pic:spPr bwMode="auto">
                    <a:xfrm>
                      <a:off x="0" y="0"/>
                      <a:ext cx="5040630" cy="27335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53E24" w:rsidRPr="00CF4E4D">
        <w:rPr>
          <w:rFonts w:ascii="Times New Roman" w:hAnsi="Times New Roman" w:cs="Times New Roman"/>
          <w:sz w:val="24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70" w:name="_Toc91426406"/>
      <w:bookmarkStart w:id="571" w:name="_Toc93057691"/>
      <w:bookmarkStart w:id="572" w:name="_Toc117378176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573" w:name="_Toc91426407"/>
      <w:bookmarkEnd w:id="570"/>
      <w:bookmarkEnd w:id="571"/>
      <w:bookmarkEnd w:id="572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574" w:name="_Toc92965154"/>
      <w:bookmarkStart w:id="575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573"/>
      <w:bookmarkEnd w:id="574"/>
      <w:bookmarkEnd w:id="575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76" w:name="_Toc91426408"/>
      <w:bookmarkStart w:id="577" w:name="_Toc91426485"/>
      <w:bookmarkStart w:id="578" w:name="_Toc91426805"/>
      <w:bookmarkStart w:id="579" w:name="_Toc91426868"/>
      <w:bookmarkStart w:id="580" w:name="_Toc91426932"/>
      <w:bookmarkStart w:id="581" w:name="_Toc91427373"/>
      <w:bookmarkStart w:id="582" w:name="_Toc91427473"/>
      <w:bookmarkStart w:id="583" w:name="_Toc91574614"/>
      <w:bookmarkStart w:id="584" w:name="_Toc91574879"/>
      <w:bookmarkStart w:id="585" w:name="_Toc91947691"/>
      <w:bookmarkStart w:id="586" w:name="_Toc92103435"/>
      <w:bookmarkStart w:id="587" w:name="_Toc92138844"/>
      <w:bookmarkStart w:id="588" w:name="_Toc92740202"/>
      <w:bookmarkStart w:id="589" w:name="_Toc92740288"/>
      <w:bookmarkStart w:id="590" w:name="_Toc92740375"/>
      <w:bookmarkStart w:id="591" w:name="_Toc92740462"/>
      <w:bookmarkStart w:id="592" w:name="_Toc92776604"/>
      <w:bookmarkStart w:id="593" w:name="_Toc92873955"/>
      <w:bookmarkStart w:id="594" w:name="_Toc92874362"/>
      <w:bookmarkStart w:id="595" w:name="_Toc92874713"/>
      <w:bookmarkStart w:id="596" w:name="_Toc92921190"/>
      <w:bookmarkStart w:id="597" w:name="_Toc92921289"/>
      <w:bookmarkStart w:id="598" w:name="_Toc92958338"/>
      <w:bookmarkStart w:id="599" w:name="_Toc92963809"/>
      <w:bookmarkStart w:id="600" w:name="_Toc92965155"/>
      <w:bookmarkStart w:id="601" w:name="_Toc92966284"/>
      <w:bookmarkStart w:id="602" w:name="_Toc92999885"/>
      <w:bookmarkStart w:id="603" w:name="_Toc93003798"/>
      <w:bookmarkStart w:id="604" w:name="_Toc93004125"/>
      <w:bookmarkStart w:id="605" w:name="_Toc93046918"/>
      <w:bookmarkStart w:id="606" w:name="_Toc93047012"/>
      <w:bookmarkStart w:id="607" w:name="_Toc93057692"/>
      <w:bookmarkStart w:id="608" w:name="_Toc117378177"/>
      <w:bookmarkStart w:id="609" w:name="_Toc91426409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10" w:name="_Toc92921191"/>
      <w:bookmarkStart w:id="611" w:name="_Toc92921290"/>
      <w:bookmarkStart w:id="612" w:name="_Toc92958339"/>
      <w:bookmarkStart w:id="613" w:name="_Toc92963810"/>
      <w:bookmarkStart w:id="614" w:name="_Toc92965156"/>
      <w:bookmarkStart w:id="615" w:name="_Toc92966285"/>
      <w:bookmarkStart w:id="616" w:name="_Toc92999886"/>
      <w:bookmarkStart w:id="617" w:name="_Toc93003799"/>
      <w:bookmarkStart w:id="618" w:name="_Toc93004126"/>
      <w:bookmarkStart w:id="619" w:name="_Toc93046919"/>
      <w:bookmarkStart w:id="620" w:name="_Toc93047013"/>
      <w:bookmarkStart w:id="621" w:name="_Toc93057693"/>
      <w:bookmarkStart w:id="622" w:name="_Toc117378178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23" w:name="_Toc92921192"/>
      <w:bookmarkStart w:id="624" w:name="_Toc92921291"/>
      <w:bookmarkStart w:id="625" w:name="_Toc92958340"/>
      <w:bookmarkStart w:id="626" w:name="_Toc92963811"/>
      <w:bookmarkStart w:id="627" w:name="_Toc92965157"/>
      <w:bookmarkStart w:id="628" w:name="_Toc92966286"/>
      <w:bookmarkStart w:id="629" w:name="_Toc92999887"/>
      <w:bookmarkStart w:id="630" w:name="_Toc93003800"/>
      <w:bookmarkStart w:id="631" w:name="_Toc93004127"/>
      <w:bookmarkStart w:id="632" w:name="_Toc93046920"/>
      <w:bookmarkStart w:id="633" w:name="_Toc93047014"/>
      <w:bookmarkStart w:id="634" w:name="_Toc93057694"/>
      <w:bookmarkStart w:id="635" w:name="_Toc117378179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36" w:name="_Toc92921193"/>
      <w:bookmarkStart w:id="637" w:name="_Toc92921292"/>
      <w:bookmarkStart w:id="638" w:name="_Toc92958341"/>
      <w:bookmarkStart w:id="639" w:name="_Toc92963812"/>
      <w:bookmarkStart w:id="640" w:name="_Toc92965158"/>
      <w:bookmarkStart w:id="641" w:name="_Toc92966287"/>
      <w:bookmarkStart w:id="642" w:name="_Toc92999888"/>
      <w:bookmarkStart w:id="643" w:name="_Toc93003801"/>
      <w:bookmarkStart w:id="644" w:name="_Toc93004128"/>
      <w:bookmarkStart w:id="645" w:name="_Toc93046921"/>
      <w:bookmarkStart w:id="646" w:name="_Toc93047015"/>
      <w:bookmarkStart w:id="647" w:name="_Toc93057695"/>
      <w:bookmarkStart w:id="648" w:name="_Toc117378180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649" w:name="_Toc93057696"/>
      <w:bookmarkStart w:id="650" w:name="_Toc117378181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609"/>
      <w:bookmarkEnd w:id="649"/>
      <w:bookmarkEnd w:id="650"/>
    </w:p>
    <w:p w14:paraId="007EF273" w14:textId="6A2833AD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651" w:name="_Toc91427475"/>
      <w:bookmarkStart w:id="652" w:name="_Toc91574616"/>
      <w:bookmarkStart w:id="653" w:name="_Toc91574881"/>
      <w:bookmarkStart w:id="654" w:name="_Toc91947693"/>
      <w:bookmarkStart w:id="655" w:name="_Toc92103437"/>
      <w:bookmarkStart w:id="656" w:name="_Toc92138846"/>
      <w:bookmarkStart w:id="657" w:name="_Toc92740204"/>
      <w:bookmarkStart w:id="658" w:name="_Toc92740290"/>
      <w:bookmarkStart w:id="659" w:name="_Toc92740377"/>
      <w:bookmarkStart w:id="660" w:name="_Toc92740465"/>
      <w:bookmarkStart w:id="661" w:name="_Toc92776607"/>
      <w:bookmarkStart w:id="662" w:name="_Toc92873958"/>
      <w:bookmarkStart w:id="663" w:name="_Toc92874365"/>
      <w:bookmarkStart w:id="664" w:name="_Toc92874716"/>
      <w:bookmarkStart w:id="665" w:name="_Toc92921195"/>
      <w:bookmarkStart w:id="666" w:name="_Toc92921294"/>
      <w:bookmarkStart w:id="667" w:name="_Toc92958343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</w:t>
      </w:r>
      <w:r w:rsidR="00900C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341BF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SaaS </w:t>
      </w:r>
      <w:proofErr w:type="gramStart"/>
      <w:r w:rsidRPr="007A6EE8">
        <w:rPr>
          <w:rFonts w:ascii="Times New Roman" w:hAnsi="Times New Roman" w:cs="Times New Roman"/>
          <w:i/>
          <w:iCs/>
          <w:sz w:val="24"/>
          <w:szCs w:val="24"/>
        </w:rPr>
        <w:t>( Software</w:t>
      </w:r>
      <w:proofErr w:type="gramEnd"/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 as a Service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uji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ua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Assur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</w:t>
      </w:r>
      <w:proofErr w:type="spellEnd"/>
      <w:r w:rsidR="000D75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68" w:name="_Toc92963814"/>
      <w:bookmarkStart w:id="669" w:name="_Toc92965160"/>
      <w:bookmarkStart w:id="670" w:name="_Toc92966289"/>
      <w:bookmarkStart w:id="671" w:name="_Toc92999890"/>
      <w:bookmarkStart w:id="672" w:name="_Toc93003803"/>
      <w:bookmarkStart w:id="673" w:name="_Toc93004130"/>
      <w:bookmarkStart w:id="674" w:name="_Toc93046923"/>
      <w:bookmarkStart w:id="675" w:name="_Toc93047017"/>
      <w:bookmarkStart w:id="676" w:name="_Toc93057697"/>
      <w:bookmarkStart w:id="677" w:name="_Toc117378182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78" w:name="_Toc91427476"/>
      <w:bookmarkStart w:id="679" w:name="_Toc91574617"/>
      <w:bookmarkStart w:id="680" w:name="_Toc91574882"/>
      <w:bookmarkStart w:id="681" w:name="_Toc91947694"/>
      <w:bookmarkStart w:id="682" w:name="_Toc92103438"/>
      <w:bookmarkStart w:id="683" w:name="_Toc92138847"/>
      <w:bookmarkStart w:id="684" w:name="_Toc92740205"/>
      <w:bookmarkStart w:id="685" w:name="_Toc92740291"/>
      <w:bookmarkStart w:id="686" w:name="_Toc92740378"/>
      <w:bookmarkStart w:id="687" w:name="_Toc92740466"/>
      <w:bookmarkStart w:id="688" w:name="_Toc92776608"/>
      <w:bookmarkStart w:id="689" w:name="_Toc92873959"/>
      <w:bookmarkStart w:id="690" w:name="_Toc92874366"/>
      <w:bookmarkStart w:id="691" w:name="_Toc92874717"/>
      <w:bookmarkStart w:id="692" w:name="_Toc92921196"/>
      <w:bookmarkStart w:id="693" w:name="_Toc92921295"/>
      <w:bookmarkStart w:id="694" w:name="_Toc92958344"/>
      <w:bookmarkStart w:id="695" w:name="_Toc92963815"/>
      <w:bookmarkStart w:id="696" w:name="_Toc92965161"/>
      <w:bookmarkStart w:id="697" w:name="_Toc92966290"/>
      <w:bookmarkStart w:id="698" w:name="_Toc92999891"/>
      <w:bookmarkStart w:id="699" w:name="_Toc93003804"/>
      <w:bookmarkStart w:id="700" w:name="_Toc93004131"/>
      <w:bookmarkStart w:id="701" w:name="_Toc93046924"/>
      <w:bookmarkStart w:id="702" w:name="_Toc93047018"/>
      <w:bookmarkStart w:id="703" w:name="_Toc93057698"/>
      <w:bookmarkStart w:id="704" w:name="_Toc117378183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05" w:name="_Toc91427477"/>
      <w:bookmarkStart w:id="706" w:name="_Toc91574618"/>
      <w:bookmarkStart w:id="707" w:name="_Toc91574883"/>
      <w:bookmarkStart w:id="708" w:name="_Toc91947695"/>
      <w:bookmarkStart w:id="709" w:name="_Toc92103439"/>
      <w:bookmarkStart w:id="710" w:name="_Toc92138848"/>
      <w:bookmarkStart w:id="711" w:name="_Toc92740206"/>
      <w:bookmarkStart w:id="712" w:name="_Toc92740292"/>
      <w:bookmarkStart w:id="713" w:name="_Toc92740379"/>
      <w:bookmarkStart w:id="714" w:name="_Toc92740467"/>
      <w:bookmarkStart w:id="715" w:name="_Toc92776609"/>
      <w:bookmarkStart w:id="716" w:name="_Toc92873960"/>
      <w:bookmarkStart w:id="717" w:name="_Toc92874367"/>
      <w:bookmarkStart w:id="718" w:name="_Toc92874718"/>
      <w:bookmarkStart w:id="719" w:name="_Toc92921197"/>
      <w:bookmarkStart w:id="720" w:name="_Toc92921296"/>
      <w:bookmarkStart w:id="721" w:name="_Toc92958345"/>
      <w:bookmarkStart w:id="722" w:name="_Toc92963816"/>
      <w:bookmarkStart w:id="723" w:name="_Toc92965162"/>
      <w:bookmarkStart w:id="724" w:name="_Toc92966291"/>
      <w:bookmarkStart w:id="725" w:name="_Toc92999892"/>
      <w:bookmarkStart w:id="726" w:name="_Toc93003805"/>
      <w:bookmarkStart w:id="727" w:name="_Toc93004132"/>
      <w:bookmarkStart w:id="728" w:name="_Toc93046925"/>
      <w:bookmarkStart w:id="729" w:name="_Toc93047019"/>
      <w:bookmarkStart w:id="730" w:name="_Toc93057699"/>
      <w:bookmarkStart w:id="731" w:name="_Toc11737818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32" w:name="_Toc91427478"/>
      <w:bookmarkStart w:id="733" w:name="_Toc91574619"/>
      <w:bookmarkStart w:id="734" w:name="_Toc91574884"/>
      <w:bookmarkStart w:id="735" w:name="_Toc91947696"/>
      <w:bookmarkStart w:id="736" w:name="_Toc92103440"/>
      <w:bookmarkStart w:id="737" w:name="_Toc92138849"/>
      <w:bookmarkStart w:id="738" w:name="_Toc92740207"/>
      <w:bookmarkStart w:id="739" w:name="_Toc92740293"/>
      <w:bookmarkStart w:id="740" w:name="_Toc92740380"/>
      <w:bookmarkStart w:id="741" w:name="_Toc92740468"/>
      <w:bookmarkStart w:id="742" w:name="_Toc92776610"/>
      <w:bookmarkStart w:id="743" w:name="_Toc92873961"/>
      <w:bookmarkStart w:id="744" w:name="_Toc92874368"/>
      <w:bookmarkStart w:id="745" w:name="_Toc92874719"/>
      <w:bookmarkStart w:id="746" w:name="_Toc92921198"/>
      <w:bookmarkStart w:id="747" w:name="_Toc92921297"/>
      <w:bookmarkStart w:id="748" w:name="_Toc92958346"/>
      <w:bookmarkStart w:id="749" w:name="_Toc92963817"/>
      <w:bookmarkStart w:id="750" w:name="_Toc92965163"/>
      <w:bookmarkStart w:id="751" w:name="_Toc92966292"/>
      <w:bookmarkStart w:id="752" w:name="_Toc92999893"/>
      <w:bookmarkStart w:id="753" w:name="_Toc93003806"/>
      <w:bookmarkStart w:id="754" w:name="_Toc93004133"/>
      <w:bookmarkStart w:id="755" w:name="_Toc93046926"/>
      <w:bookmarkStart w:id="756" w:name="_Toc93047020"/>
      <w:bookmarkStart w:id="757" w:name="_Toc93057700"/>
      <w:bookmarkStart w:id="758" w:name="_Toc117378185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59" w:name="_Toc91427479"/>
      <w:bookmarkStart w:id="760" w:name="_Toc91574620"/>
      <w:bookmarkStart w:id="761" w:name="_Toc91574885"/>
      <w:bookmarkStart w:id="762" w:name="_Toc91947697"/>
      <w:bookmarkStart w:id="763" w:name="_Toc92103441"/>
      <w:bookmarkStart w:id="764" w:name="_Toc92138850"/>
      <w:bookmarkStart w:id="765" w:name="_Toc92740208"/>
      <w:bookmarkStart w:id="766" w:name="_Toc92740294"/>
      <w:bookmarkStart w:id="767" w:name="_Toc92740381"/>
      <w:bookmarkStart w:id="768" w:name="_Toc92740469"/>
      <w:bookmarkStart w:id="769" w:name="_Toc92776611"/>
      <w:bookmarkStart w:id="770" w:name="_Toc92873962"/>
      <w:bookmarkStart w:id="771" w:name="_Toc92874369"/>
      <w:bookmarkStart w:id="772" w:name="_Toc92874720"/>
      <w:bookmarkStart w:id="773" w:name="_Toc92921199"/>
      <w:bookmarkStart w:id="774" w:name="_Toc92921298"/>
      <w:bookmarkStart w:id="775" w:name="_Toc92958347"/>
      <w:bookmarkStart w:id="776" w:name="_Toc92963818"/>
      <w:bookmarkStart w:id="777" w:name="_Toc92965164"/>
      <w:bookmarkStart w:id="778" w:name="_Toc92966293"/>
      <w:bookmarkStart w:id="779" w:name="_Toc92999894"/>
      <w:bookmarkStart w:id="780" w:name="_Toc93003807"/>
      <w:bookmarkStart w:id="781" w:name="_Toc93004134"/>
      <w:bookmarkStart w:id="782" w:name="_Toc93046927"/>
      <w:bookmarkStart w:id="783" w:name="_Toc93047021"/>
      <w:bookmarkStart w:id="784" w:name="_Toc93057701"/>
      <w:bookmarkStart w:id="785" w:name="_Toc117378186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86" w:name="_Toc93057702"/>
      <w:bookmarkStart w:id="787" w:name="_Toc117378187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786"/>
      <w:bookmarkEnd w:id="787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88" w:name="_Toc91426410"/>
      <w:bookmarkStart w:id="789" w:name="_Toc93057703"/>
      <w:bookmarkStart w:id="790" w:name="_Toc11737818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788"/>
      <w:bookmarkEnd w:id="789"/>
      <w:bookmarkEnd w:id="790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91" w:name="_Toc91426411"/>
      <w:bookmarkStart w:id="792" w:name="_Toc93057704"/>
      <w:bookmarkStart w:id="793" w:name="_Toc11737818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791"/>
      <w:bookmarkEnd w:id="792"/>
      <w:bookmarkEnd w:id="793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4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4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5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5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796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6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7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7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798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798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9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799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15D58F" w14:textId="77777777" w:rsidR="003C739A" w:rsidRDefault="003C739A" w:rsidP="0053066D">
      <w:pPr>
        <w:spacing w:after="0" w:line="240" w:lineRule="auto"/>
      </w:pPr>
      <w:r>
        <w:separator/>
      </w:r>
    </w:p>
  </w:endnote>
  <w:endnote w:type="continuationSeparator" w:id="0">
    <w:p w14:paraId="79585B0F" w14:textId="77777777" w:rsidR="003C739A" w:rsidRDefault="003C739A" w:rsidP="0053066D">
      <w:pPr>
        <w:spacing w:after="0" w:line="240" w:lineRule="auto"/>
      </w:pPr>
      <w:r>
        <w:continuationSeparator/>
      </w:r>
    </w:p>
  </w:endnote>
  <w:endnote w:type="continuationNotice" w:id="1">
    <w:p w14:paraId="18A0F98A" w14:textId="77777777" w:rsidR="003C739A" w:rsidRDefault="003C739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628FAE" w14:textId="77777777" w:rsidR="003C739A" w:rsidRDefault="003C739A" w:rsidP="0053066D">
      <w:pPr>
        <w:spacing w:after="0" w:line="240" w:lineRule="auto"/>
      </w:pPr>
      <w:r>
        <w:separator/>
      </w:r>
    </w:p>
  </w:footnote>
  <w:footnote w:type="continuationSeparator" w:id="0">
    <w:p w14:paraId="563C1A0C" w14:textId="77777777" w:rsidR="003C739A" w:rsidRDefault="003C739A" w:rsidP="0053066D">
      <w:pPr>
        <w:spacing w:after="0" w:line="240" w:lineRule="auto"/>
      </w:pPr>
      <w:r>
        <w:continuationSeparator/>
      </w:r>
    </w:p>
  </w:footnote>
  <w:footnote w:type="continuationNotice" w:id="1">
    <w:p w14:paraId="18B1D414" w14:textId="77777777" w:rsidR="003C739A" w:rsidRDefault="003C739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5D1B189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3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16"/>
  </w:num>
  <w:num w:numId="2" w16cid:durableId="332492607">
    <w:abstractNumId w:val="14"/>
  </w:num>
  <w:num w:numId="3" w16cid:durableId="2001612581">
    <w:abstractNumId w:val="9"/>
  </w:num>
  <w:num w:numId="4" w16cid:durableId="2063282471">
    <w:abstractNumId w:val="13"/>
  </w:num>
  <w:num w:numId="5" w16cid:durableId="1805536948">
    <w:abstractNumId w:val="7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15"/>
  </w:num>
  <w:num w:numId="9" w16cid:durableId="982275548">
    <w:abstractNumId w:val="6"/>
  </w:num>
  <w:num w:numId="10" w16cid:durableId="225460776">
    <w:abstractNumId w:val="11"/>
  </w:num>
  <w:num w:numId="11" w16cid:durableId="378288670">
    <w:abstractNumId w:val="4"/>
  </w:num>
  <w:num w:numId="12" w16cid:durableId="576788009">
    <w:abstractNumId w:val="8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0"/>
  </w:num>
  <w:num w:numId="16" w16cid:durableId="1538473364">
    <w:abstractNumId w:val="12"/>
  </w:num>
  <w:num w:numId="17" w16cid:durableId="2032022509">
    <w:abstractNumId w:val="5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204"/>
    <w:rsid w:val="000C6463"/>
    <w:rsid w:val="000C7FFE"/>
    <w:rsid w:val="000D4FED"/>
    <w:rsid w:val="000D5975"/>
    <w:rsid w:val="000D5C83"/>
    <w:rsid w:val="000D75DD"/>
    <w:rsid w:val="000E2A30"/>
    <w:rsid w:val="000E3B4E"/>
    <w:rsid w:val="000E54AE"/>
    <w:rsid w:val="000E5ACA"/>
    <w:rsid w:val="000F20BC"/>
    <w:rsid w:val="000F28C5"/>
    <w:rsid w:val="000F7E88"/>
    <w:rsid w:val="00101988"/>
    <w:rsid w:val="0010368A"/>
    <w:rsid w:val="001056D6"/>
    <w:rsid w:val="00106E84"/>
    <w:rsid w:val="00110405"/>
    <w:rsid w:val="0011114D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511A"/>
    <w:rsid w:val="001453BD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BB1"/>
    <w:rsid w:val="001C3940"/>
    <w:rsid w:val="001C4369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7E4"/>
    <w:rsid w:val="002273F9"/>
    <w:rsid w:val="002274D5"/>
    <w:rsid w:val="002276A3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707F5"/>
    <w:rsid w:val="00271746"/>
    <w:rsid w:val="002728F3"/>
    <w:rsid w:val="0027414E"/>
    <w:rsid w:val="00274A79"/>
    <w:rsid w:val="00276748"/>
    <w:rsid w:val="002828E2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278"/>
    <w:rsid w:val="002D5D47"/>
    <w:rsid w:val="002D5DD6"/>
    <w:rsid w:val="002E1246"/>
    <w:rsid w:val="002E3278"/>
    <w:rsid w:val="002E3E9D"/>
    <w:rsid w:val="002E7F9D"/>
    <w:rsid w:val="002F1DA0"/>
    <w:rsid w:val="002F3758"/>
    <w:rsid w:val="002F58FC"/>
    <w:rsid w:val="00301C4C"/>
    <w:rsid w:val="00301C75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49A"/>
    <w:rsid w:val="003A69D7"/>
    <w:rsid w:val="003B03E6"/>
    <w:rsid w:val="003B169B"/>
    <w:rsid w:val="003B37BD"/>
    <w:rsid w:val="003B3C60"/>
    <w:rsid w:val="003B799A"/>
    <w:rsid w:val="003C2B0E"/>
    <w:rsid w:val="003C3631"/>
    <w:rsid w:val="003C3D71"/>
    <w:rsid w:val="003C739A"/>
    <w:rsid w:val="003D0D2A"/>
    <w:rsid w:val="003D0E92"/>
    <w:rsid w:val="003D104B"/>
    <w:rsid w:val="003D252B"/>
    <w:rsid w:val="003D2D8B"/>
    <w:rsid w:val="003D3892"/>
    <w:rsid w:val="003D3F6F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37"/>
    <w:rsid w:val="004E4930"/>
    <w:rsid w:val="004E5205"/>
    <w:rsid w:val="004E5AE6"/>
    <w:rsid w:val="004E66AD"/>
    <w:rsid w:val="004E7269"/>
    <w:rsid w:val="004F1E3D"/>
    <w:rsid w:val="004F2C68"/>
    <w:rsid w:val="004F4EED"/>
    <w:rsid w:val="004F6692"/>
    <w:rsid w:val="004F6940"/>
    <w:rsid w:val="004F7B63"/>
    <w:rsid w:val="00500D4D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B3C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C2E"/>
    <w:rsid w:val="006A726C"/>
    <w:rsid w:val="006A73CD"/>
    <w:rsid w:val="006A79AF"/>
    <w:rsid w:val="006B13BD"/>
    <w:rsid w:val="006B2354"/>
    <w:rsid w:val="006B3266"/>
    <w:rsid w:val="006B46E9"/>
    <w:rsid w:val="006B6B6C"/>
    <w:rsid w:val="006B6B6F"/>
    <w:rsid w:val="006B6BC8"/>
    <w:rsid w:val="006C2621"/>
    <w:rsid w:val="006C3A56"/>
    <w:rsid w:val="006C4CCE"/>
    <w:rsid w:val="006C6660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44D5B"/>
    <w:rsid w:val="00847E7A"/>
    <w:rsid w:val="00850072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669"/>
    <w:rsid w:val="008C22D0"/>
    <w:rsid w:val="008C3405"/>
    <w:rsid w:val="008C46E9"/>
    <w:rsid w:val="008C5FB6"/>
    <w:rsid w:val="008D5231"/>
    <w:rsid w:val="008D5C2F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7827"/>
    <w:rsid w:val="009211F6"/>
    <w:rsid w:val="00924231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B241D"/>
    <w:rsid w:val="009B49D6"/>
    <w:rsid w:val="009B55D8"/>
    <w:rsid w:val="009C4736"/>
    <w:rsid w:val="009C575E"/>
    <w:rsid w:val="009C59E5"/>
    <w:rsid w:val="009C5A07"/>
    <w:rsid w:val="009D10EC"/>
    <w:rsid w:val="009D2786"/>
    <w:rsid w:val="009D2AEE"/>
    <w:rsid w:val="009D39AA"/>
    <w:rsid w:val="009D56C3"/>
    <w:rsid w:val="009D7F8F"/>
    <w:rsid w:val="009E3171"/>
    <w:rsid w:val="009E37E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F7D"/>
    <w:rsid w:val="00A1141E"/>
    <w:rsid w:val="00A12A7D"/>
    <w:rsid w:val="00A12E5E"/>
    <w:rsid w:val="00A163D9"/>
    <w:rsid w:val="00A1692D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AB7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6F1A"/>
    <w:rsid w:val="00A674F5"/>
    <w:rsid w:val="00A7135C"/>
    <w:rsid w:val="00A73645"/>
    <w:rsid w:val="00A7384F"/>
    <w:rsid w:val="00A73ACC"/>
    <w:rsid w:val="00A742F8"/>
    <w:rsid w:val="00A76D57"/>
    <w:rsid w:val="00A81F9D"/>
    <w:rsid w:val="00A856E4"/>
    <w:rsid w:val="00A862D6"/>
    <w:rsid w:val="00A86A06"/>
    <w:rsid w:val="00A905DD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4B9A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CA1"/>
    <w:rsid w:val="00C7677F"/>
    <w:rsid w:val="00C76AA4"/>
    <w:rsid w:val="00C776EA"/>
    <w:rsid w:val="00C801BB"/>
    <w:rsid w:val="00C802B6"/>
    <w:rsid w:val="00C8149C"/>
    <w:rsid w:val="00C82D42"/>
    <w:rsid w:val="00C84B85"/>
    <w:rsid w:val="00C90A03"/>
    <w:rsid w:val="00C919AD"/>
    <w:rsid w:val="00C92556"/>
    <w:rsid w:val="00C9334D"/>
    <w:rsid w:val="00C939BB"/>
    <w:rsid w:val="00C9417E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E1668"/>
    <w:rsid w:val="00CE371E"/>
    <w:rsid w:val="00CE6D47"/>
    <w:rsid w:val="00CF077A"/>
    <w:rsid w:val="00CF2008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40229"/>
    <w:rsid w:val="00D451CE"/>
    <w:rsid w:val="00D45447"/>
    <w:rsid w:val="00D5095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EE8"/>
    <w:rsid w:val="00DA095F"/>
    <w:rsid w:val="00DA272C"/>
    <w:rsid w:val="00DA74C8"/>
    <w:rsid w:val="00DA7DB7"/>
    <w:rsid w:val="00DB2822"/>
    <w:rsid w:val="00DB2FA3"/>
    <w:rsid w:val="00DB33B2"/>
    <w:rsid w:val="00DB40C0"/>
    <w:rsid w:val="00DB67D0"/>
    <w:rsid w:val="00DC119C"/>
    <w:rsid w:val="00DC2216"/>
    <w:rsid w:val="00DC2598"/>
    <w:rsid w:val="00DC4A50"/>
    <w:rsid w:val="00DC7A86"/>
    <w:rsid w:val="00DD077B"/>
    <w:rsid w:val="00DD1B33"/>
    <w:rsid w:val="00DD50E3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118C"/>
    <w:rsid w:val="00ED1B2D"/>
    <w:rsid w:val="00ED3AFE"/>
    <w:rsid w:val="00ED575E"/>
    <w:rsid w:val="00ED5A72"/>
    <w:rsid w:val="00ED5D8F"/>
    <w:rsid w:val="00ED691B"/>
    <w:rsid w:val="00ED6CB8"/>
    <w:rsid w:val="00ED7778"/>
    <w:rsid w:val="00EE1D6E"/>
    <w:rsid w:val="00EE2361"/>
    <w:rsid w:val="00EE317B"/>
    <w:rsid w:val="00EE58A1"/>
    <w:rsid w:val="00EE660D"/>
    <w:rsid w:val="00EF2823"/>
    <w:rsid w:val="00EF2B95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2267"/>
    <w:rsid w:val="00F22436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2538"/>
    <w:rsid w:val="00F7316E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71E7"/>
    <w:rsid w:val="00FB0376"/>
    <w:rsid w:val="00FB109D"/>
    <w:rsid w:val="00FB34FB"/>
    <w:rsid w:val="00FC052C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  <w15:docId w15:val="{92132967-ED1B-4686-8BEF-6BDD40EB7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image" Target="media/image4.jpe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image" Target="media/image9.png"/><Relationship Id="rId10" Type="http://schemas.openxmlformats.org/officeDocument/2006/relationships/endnotes" Target="endnotes.xml"/><Relationship Id="rId19" Type="http://schemas.openxmlformats.org/officeDocument/2006/relationships/image" Target="media/image5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C78A2256BC9D4AB2CDD36523B5A8BD" ma:contentTypeVersion="2" ma:contentTypeDescription="Create a new document." ma:contentTypeScope="" ma:versionID="58cc1f78abdc186dfb07d32f1d893dcf">
  <xsd:schema xmlns:xsd="http://www.w3.org/2001/XMLSchema" xmlns:xs="http://www.w3.org/2001/XMLSchema" xmlns:p="http://schemas.microsoft.com/office/2006/metadata/properties" xmlns:ns2="9f3b547d-ff38-401f-8608-4699b8a99b82" targetNamespace="http://schemas.microsoft.com/office/2006/metadata/properties" ma:root="true" ma:fieldsID="2ff1485faee606338fda7621fa3fb732" ns2:_="">
    <xsd:import namespace="9f3b547d-ff38-401f-8608-4699b8a99b8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3b547d-ff38-401f-8608-4699b8a99b8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94CDDB-DB8E-452E-BACC-76118FE3008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DC94BB5-D518-4543-8C05-4FE89BD862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3b547d-ff38-401f-8608-4699b8a99b8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3B64D82-8472-4282-9CD2-BBDA9073049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1</TotalTime>
  <Pages>30</Pages>
  <Words>3811</Words>
  <Characters>21725</Characters>
  <Application>Microsoft Office Word</Application>
  <DocSecurity>0</DocSecurity>
  <Lines>181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4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cicin30@outlook.com</dc:creator>
  <cp:keywords/>
  <dc:description/>
  <cp:lastModifiedBy>Bramasto Daru</cp:lastModifiedBy>
  <cp:revision>18</cp:revision>
  <dcterms:created xsi:type="dcterms:W3CDTF">2022-12-28T17:31:00Z</dcterms:created>
  <dcterms:modified xsi:type="dcterms:W3CDTF">2023-01-03T16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C78A2256BC9D4AB2CDD36523B5A8BD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4673544-e522-3b3e-9b70-24d692d6b23b</vt:lpwstr>
  </property>
  <property fmtid="{D5CDD505-2E9C-101B-9397-08002B2CF9AE}" pid="25" name="Mendeley Citation Style_1">
    <vt:lpwstr>http://www.zotero.org/styles/apa</vt:lpwstr>
  </property>
</Properties>
</file>